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3C013A85" w:rsidR="00EE45C5" w:rsidRPr="009154D2" w:rsidRDefault="009154D2" w:rsidP="00894740">
      <w:pPr>
        <w:pStyle w:val="IEEETitle"/>
        <w:spacing w:before="240"/>
        <w:rPr>
          <w:sz w:val="36"/>
        </w:rPr>
      </w:pPr>
      <w:r w:rsidRPr="009154D2">
        <w:rPr>
          <w:sz w:val="36"/>
        </w:rPr>
        <w:t xml:space="preserve">Rancang Bangun </w:t>
      </w:r>
      <w:r w:rsidR="00855974">
        <w:rPr>
          <w:sz w:val="36"/>
          <w:lang w:val="en-US"/>
        </w:rPr>
        <w:t>Aplikasi</w:t>
      </w:r>
      <w:r w:rsidRPr="009154D2">
        <w:rPr>
          <w:sz w:val="36"/>
        </w:rPr>
        <w:t xml:space="preserve"> Peminjaman Buku Perpustakaan (Sipinjam) Berbasis Web dengan Menggunakan JavaScript dan MySQL</w:t>
      </w:r>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Rizky Parlika, S.Kom, M.Kom</w:t>
      </w:r>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Jl. Rungkut Madya No.1, Gn. Anyar, Kec. Gn. Anyar,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r w:rsidR="00A52D37">
        <w:rPr>
          <w:lang w:val="id-ID"/>
        </w:rPr>
        <w:t>rizkyparlika.if</w:t>
      </w:r>
      <w:r w:rsidR="004E78E3">
        <w:t>@</w:t>
      </w:r>
      <w:r w:rsidR="00A52D37">
        <w:rPr>
          <w:lang w:val="id-ID"/>
        </w:rPr>
        <w:t>upnjatim</w:t>
      </w:r>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4DCEE0B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 xml:space="preserve">Perpustakaan </w:t>
      </w:r>
      <w:r w:rsidR="000D7273">
        <w:rPr>
          <w:rFonts w:ascii="Cambria Math" w:hAnsi="Cambria Math"/>
          <w:color w:val="000000"/>
          <w:lang w:val="id-ID"/>
        </w:rPr>
        <w:t xml:space="preserve">yang </w:t>
      </w:r>
      <w:r w:rsidRPr="000D58C7">
        <w:rPr>
          <w:rFonts w:ascii="Cambria Math" w:hAnsi="Cambria Math"/>
          <w:color w:val="000000"/>
          <w:lang w:val="id-ID"/>
        </w:rPr>
        <w:t xml:space="preserve">berkembang sekarang telah </w:t>
      </w:r>
      <w:r w:rsidR="000D7273">
        <w:rPr>
          <w:rFonts w:ascii="Cambria Math" w:hAnsi="Cambria Math"/>
          <w:color w:val="000000"/>
          <w:lang w:val="id-ID"/>
        </w:rPr>
        <w:t>digunakan</w:t>
      </w:r>
      <w:r w:rsidRPr="000D58C7">
        <w:rPr>
          <w:rFonts w:ascii="Cambria Math" w:hAnsi="Cambria Math"/>
          <w:color w:val="000000"/>
          <w:lang w:val="id-ID"/>
        </w:rPr>
        <w:t xml:space="preserve">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r w:rsidR="00E15AE5" w:rsidRPr="007F25FA">
        <w:rPr>
          <w:rFonts w:ascii="Cambria Math" w:hAnsi="Cambria Math"/>
          <w:i/>
          <w:iCs/>
          <w:lang w:val="id-ID"/>
        </w:rPr>
        <w:t>JavaScript</w:t>
      </w:r>
      <w:r w:rsidR="00E15AE5">
        <w:rPr>
          <w:rFonts w:ascii="Cambria Math" w:hAnsi="Cambria Math"/>
          <w:lang w:val="id-ID"/>
        </w:rPr>
        <w:t xml:space="preserve"> dan </w:t>
      </w:r>
      <w:r w:rsidR="00E15AE5" w:rsidRPr="007F25FA">
        <w:rPr>
          <w:rFonts w:ascii="Cambria Math" w:hAnsi="Cambria Math"/>
          <w:i/>
          <w:iCs/>
          <w:lang w:val="id-ID"/>
        </w:rPr>
        <w:t>MySQL</w:t>
      </w:r>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4C363916" w:rsidR="004A62A4" w:rsidRPr="00855974" w:rsidRDefault="004A62A4" w:rsidP="00E15DE2">
      <w:pPr>
        <w:pStyle w:val="KataKunci"/>
        <w:pBdr>
          <w:bottom w:val="single" w:sz="4" w:space="1" w:color="auto"/>
        </w:pBdr>
        <w:spacing w:after="0"/>
        <w:rPr>
          <w:rFonts w:ascii="Cambria Math" w:hAnsi="Cambria Math"/>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xml:space="preserve">, </w:t>
      </w:r>
      <w:r w:rsidR="00855974">
        <w:rPr>
          <w:rFonts w:ascii="Cambria Math" w:hAnsi="Cambria Math"/>
        </w:rPr>
        <w:t>Aplikasi</w:t>
      </w:r>
    </w:p>
    <w:p w14:paraId="671F1FDE" w14:textId="69DA9081" w:rsidR="00EA4B69" w:rsidRDefault="009154D2" w:rsidP="00E15DE2">
      <w:pPr>
        <w:pStyle w:val="IEEETitle"/>
        <w:spacing w:before="240"/>
        <w:rPr>
          <w:sz w:val="36"/>
        </w:rPr>
      </w:pPr>
      <w:r w:rsidRPr="009154D2">
        <w:rPr>
          <w:sz w:val="36"/>
        </w:rPr>
        <w:t xml:space="preserve">Design and Build a Web-Based Library Book Lending </w:t>
      </w:r>
      <w:r w:rsidR="00F009C0">
        <w:rPr>
          <w:sz w:val="36"/>
        </w:rPr>
        <w:t>Application</w:t>
      </w:r>
      <w:r w:rsidRPr="009154D2">
        <w:rPr>
          <w:sz w:val="36"/>
        </w:rPr>
        <w:t xml:space="preserve"> (Sipinjam)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2DB203D" w:rsidR="00E15CFC" w:rsidRPr="004A62A4" w:rsidRDefault="000D7273" w:rsidP="00E15DE2">
      <w:pPr>
        <w:pStyle w:val="Abstrak"/>
        <w:pBdr>
          <w:top w:val="none" w:sz="0" w:space="0" w:color="auto"/>
          <w:bottom w:val="none" w:sz="0" w:space="0" w:color="auto"/>
        </w:pBdr>
        <w:rPr>
          <w:rFonts w:ascii="Cambria Math" w:hAnsi="Cambria Math"/>
        </w:rPr>
      </w:pPr>
      <w:r w:rsidRPr="000D7273">
        <w:rPr>
          <w:rFonts w:ascii="Cambria Math" w:hAnsi="Cambria Math"/>
          <w:color w:val="000000"/>
        </w:rPr>
        <w:t>The developed library has now been used as an information center,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r w:rsidR="00FD22B9" w:rsidRPr="00FD22B9">
        <w:rPr>
          <w:rFonts w:ascii="Cambria Math" w:hAnsi="Cambria Math"/>
          <w:color w:val="000000"/>
        </w:rPr>
        <w:t>.</w:t>
      </w:r>
    </w:p>
    <w:p w14:paraId="4BE1D805" w14:textId="21024236"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r w:rsidR="00FD22B9">
        <w:rPr>
          <w:rFonts w:ascii="Cambria Math" w:hAnsi="Cambria Math"/>
          <w:color w:val="000000"/>
          <w:lang w:val="id-ID"/>
        </w:rPr>
        <w:t>Planning</w:t>
      </w:r>
      <w:r w:rsidR="00CC4808">
        <w:rPr>
          <w:rFonts w:ascii="Cambria Math" w:hAnsi="Cambria Math"/>
          <w:color w:val="000000"/>
        </w:rPr>
        <w:t xml:space="preserve">, </w:t>
      </w:r>
      <w:r w:rsidR="00855974">
        <w:rPr>
          <w:rFonts w:ascii="Cambria Math" w:hAnsi="Cambria Math"/>
          <w:color w:val="000000"/>
        </w:rPr>
        <w:t>application</w:t>
      </w:r>
    </w:p>
    <w:p w14:paraId="3229085E" w14:textId="77777777" w:rsidR="00013500" w:rsidRPr="002008F9" w:rsidRDefault="00013500" w:rsidP="008C669C">
      <w:pPr>
        <w:pStyle w:val="IEEEHeading1"/>
        <w:ind w:left="289" w:hanging="289"/>
      </w:pPr>
      <w:r w:rsidRPr="002008F9">
        <w:t>Pendahuluan</w:t>
      </w:r>
    </w:p>
    <w:p w14:paraId="5602CEBA" w14:textId="6A95D24D" w:rsidR="004965A9" w:rsidRDefault="004965A9" w:rsidP="00513662">
      <w:pPr>
        <w:pStyle w:val="NormalWeb"/>
        <w:spacing w:before="0" w:beforeAutospacing="0" w:after="0" w:afterAutospacing="0"/>
        <w:ind w:firstLine="216"/>
        <w:jc w:val="both"/>
        <w:rPr>
          <w:color w:val="000000"/>
          <w:sz w:val="20"/>
          <w:szCs w:val="20"/>
          <w:lang w:val="id-ID"/>
        </w:rPr>
      </w:pPr>
      <w:r>
        <w:rPr>
          <w:color w:val="000000"/>
          <w:sz w:val="20"/>
          <w:szCs w:val="20"/>
          <w:lang w:val="id-ID"/>
        </w:rPr>
        <w:t xml:space="preserve">Perkembangan teknologi yang sangat pesat memberikan pengaruh yang besar hampir di setiap bidang pada saat ini, khususnya pada bidak teknologi informasi itu sendiri. Hal tersebut dapat dilihat pada pengembangan aplikasi yang terjadi di Indonesia, banyaknya perusahaan rintisan pada bidang pengembangan aplikasi telah </w:t>
      </w:r>
      <w:r>
        <w:rPr>
          <w:color w:val="000000"/>
          <w:sz w:val="20"/>
          <w:szCs w:val="20"/>
          <w:lang w:val="id-ID"/>
        </w:rPr>
        <w:t>mendapatkan predikat “</w:t>
      </w:r>
      <w:r>
        <w:rPr>
          <w:i/>
          <w:iCs/>
          <w:color w:val="000000"/>
          <w:sz w:val="20"/>
          <w:szCs w:val="20"/>
          <w:lang w:val="id-ID"/>
        </w:rPr>
        <w:t>unicorn</w:t>
      </w:r>
      <w:r>
        <w:rPr>
          <w:color w:val="000000"/>
          <w:sz w:val="20"/>
          <w:szCs w:val="20"/>
          <w:lang w:val="id-ID"/>
        </w:rPr>
        <w:t>” atau lebih. Fenomena ini tak terlepas dari pesatnya perkembangan teknologi informasi serta kemudahan akses internet yang sangat mendukung</w:t>
      </w:r>
      <w:r w:rsidR="001C09CD">
        <w:rPr>
          <w:color w:val="000000"/>
          <w:sz w:val="20"/>
          <w:szCs w:val="20"/>
          <w:lang w:val="id-ID"/>
        </w:rPr>
        <w:t xml:space="preserve"> </w:t>
      </w:r>
      <w:r w:rsidR="001C09CD">
        <w:rPr>
          <w:color w:val="000000"/>
          <w:sz w:val="20"/>
          <w:szCs w:val="20"/>
          <w:lang w:val="id-ID"/>
        </w:rPr>
        <w:fldChar w:fldCharType="begin" w:fldLock="1"/>
      </w:r>
      <w:r w:rsidR="00A2733C">
        <w:rPr>
          <w:color w:val="000000"/>
          <w:sz w:val="20"/>
          <w:szCs w:val="20"/>
          <w:lang w:val="id-ID"/>
        </w:rPr>
        <w:instrText>ADDIN CSL_CITATION {"citationItems":[{"id":"ITEM-1","itemData":{"DOI":"10.26418/justin.v10i1.44895","author":[{"dropping-particle":"","family":"Fahrul","given":"Fadilah","non-dropping-particle":"","parse-names":false,"suffix":""},{"dropping-particle":"","family":"Syauqi","given":"Ahmad","non-dropping-particle":"","parse-names":false,"suffix":""},{"dropping-particle":"","family":"Amiruddin","given":"Faizal","non-dropping-particle":"","parse-names":false,"suffix":""},{"dropping-particle":"","family":"Muktasyim","given":"Mohammad Hasan","non-dropping-particle":"","parse-names":false,"suffix":""}],"container-title":"Jurnal Sistem dan Teknologi Informasi","id":"ITEM-1","issue":"1","issued":{"date-parts":[["2022"]]},"page":"98-106","title":"Generator Aplikasi Web dengan GUI builder dan Autogenerate Database untuk Mempercepat Proses Pengembangan Web Application Generator with GUI builder and Auto-Generated Database to Speed up the Development Process","type":"article-journal","volume":"10"},"uris":["http://www.mendeley.com/documents/?uuid=6dedc5a3-4e5a-4a3a-b282-9ca2f89e05ca"]}],"mendeley":{"formattedCitation":"[1]","plainTextFormattedCitation":"[1]","previouslyFormattedCitation":"[1]"},"properties":{"noteIndex":0},"schema":"https://github.com/citation-style-language/schema/raw/master/csl-citation.json"}</w:instrText>
      </w:r>
      <w:r w:rsidR="001C09CD">
        <w:rPr>
          <w:color w:val="000000"/>
          <w:sz w:val="20"/>
          <w:szCs w:val="20"/>
          <w:lang w:val="id-ID"/>
        </w:rPr>
        <w:fldChar w:fldCharType="separate"/>
      </w:r>
      <w:r w:rsidR="001C09CD" w:rsidRPr="001C09CD">
        <w:rPr>
          <w:noProof/>
          <w:color w:val="000000"/>
          <w:sz w:val="20"/>
          <w:szCs w:val="20"/>
          <w:lang w:val="id-ID"/>
        </w:rPr>
        <w:t>[1]</w:t>
      </w:r>
      <w:r w:rsidR="001C09CD">
        <w:rPr>
          <w:color w:val="000000"/>
          <w:sz w:val="20"/>
          <w:szCs w:val="20"/>
          <w:lang w:val="id-ID"/>
        </w:rPr>
        <w:fldChar w:fldCharType="end"/>
      </w:r>
      <w:r>
        <w:rPr>
          <w:color w:val="000000"/>
          <w:sz w:val="20"/>
          <w:szCs w:val="20"/>
          <w:lang w:val="id-ID"/>
        </w:rPr>
        <w:t>.</w:t>
      </w:r>
      <w:r w:rsidR="00C8158F">
        <w:rPr>
          <w:color w:val="000000"/>
          <w:sz w:val="20"/>
          <w:szCs w:val="20"/>
          <w:lang w:val="id-ID"/>
        </w:rPr>
        <w:t xml:space="preserve"> Pengembangan aplikasi pada suatu instansi dilakukan agar para pegawai yang terkait dapat bekerja secara lebih optimal dan memberikan hasil yang lebih baik bagi suatu instansi.</w:t>
      </w:r>
      <w:r w:rsidR="00A2733C">
        <w:rPr>
          <w:color w:val="000000"/>
          <w:sz w:val="20"/>
          <w:szCs w:val="20"/>
          <w:lang w:val="id-ID"/>
        </w:rPr>
        <w:t xml:space="preserve"> Hal ini mengingat </w:t>
      </w:r>
      <w:r w:rsidR="00A2733C">
        <w:rPr>
          <w:color w:val="000000"/>
          <w:sz w:val="20"/>
          <w:szCs w:val="20"/>
          <w:lang w:val="id-ID"/>
        </w:rPr>
        <w:lastRenderedPageBreak/>
        <w:t xml:space="preserve">pentingnya sumber daya manusia sehingga pengoptimalan kinerja sumber daya manusia pada suatu instansi sangat perlu untuk dilakukan </w:t>
      </w:r>
      <w:r w:rsidR="00A2733C">
        <w:rPr>
          <w:color w:val="000000"/>
          <w:sz w:val="20"/>
          <w:szCs w:val="20"/>
          <w:lang w:val="id-ID"/>
        </w:rPr>
        <w:fldChar w:fldCharType="begin" w:fldLock="1"/>
      </w:r>
      <w:r w:rsidR="00690256">
        <w:rPr>
          <w:color w:val="000000"/>
          <w:sz w:val="20"/>
          <w:szCs w:val="20"/>
          <w:lang w:val="id-ID"/>
        </w:rPr>
        <w:instrText>ADDIN CSL_CITATION {"citationItems":[{"id":"ITEM-1","itemData":{"DOI":"10.26418/justin.v10i1.46571","ISSN":"2620-8989","author":[{"dropping-particle":"","family":"Nadhiroh","given":"Nur Kholifatin","non-dropping-particle":"","parse-names":false,"suffix":""},{"dropping-particle":"","family":"Dharmawan","given":"Yogantara S","non-dropping-particle":"","parse-names":false,"suffix":""}],"container-title":"Jurnal Sistem dan Teknologi Informasi","id":"ITEM-1","issue":"1","issued":{"date-parts":[["2022"]]},"page":"132-138","title":"Perancangan Arsitektur Sistem Informasi Manajemen Kepegawaian pada Universitas XYZ","type":"article-journal","volume":"10"},"uris":["http://www.mendeley.com/documents/?uuid=a02b655c-8a2a-4436-bf95-e48a335ee5e8"]}],"mendeley":{"formattedCitation":"[2]","plainTextFormattedCitation":"[2]","previouslyFormattedCitation":"[2]"},"properties":{"noteIndex":0},"schema":"https://github.com/citation-style-language/schema/raw/master/csl-citation.json"}</w:instrText>
      </w:r>
      <w:r w:rsidR="00A2733C">
        <w:rPr>
          <w:color w:val="000000"/>
          <w:sz w:val="20"/>
          <w:szCs w:val="20"/>
          <w:lang w:val="id-ID"/>
        </w:rPr>
        <w:fldChar w:fldCharType="separate"/>
      </w:r>
      <w:r w:rsidR="00A2733C" w:rsidRPr="00A2733C">
        <w:rPr>
          <w:noProof/>
          <w:color w:val="000000"/>
          <w:sz w:val="20"/>
          <w:szCs w:val="20"/>
          <w:lang w:val="id-ID"/>
        </w:rPr>
        <w:t>[2]</w:t>
      </w:r>
      <w:r w:rsidR="00A2733C">
        <w:rPr>
          <w:color w:val="000000"/>
          <w:sz w:val="20"/>
          <w:szCs w:val="20"/>
          <w:lang w:val="id-ID"/>
        </w:rPr>
        <w:fldChar w:fldCharType="end"/>
      </w:r>
      <w:r w:rsidR="00A2733C">
        <w:rPr>
          <w:color w:val="000000"/>
          <w:sz w:val="20"/>
          <w:szCs w:val="20"/>
          <w:lang w:val="id-ID"/>
        </w:rPr>
        <w:t>.</w:t>
      </w:r>
    </w:p>
    <w:p w14:paraId="6FE9ACAD" w14:textId="02141B22"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w:t>
      </w:r>
      <w:r w:rsidR="000D7273">
        <w:rPr>
          <w:color w:val="000000"/>
          <w:sz w:val="20"/>
          <w:szCs w:val="20"/>
          <w:lang w:val="id-ID"/>
        </w:rPr>
        <w:t>ialah</w:t>
      </w:r>
      <w:r w:rsidRPr="00513662">
        <w:rPr>
          <w:color w:val="000000"/>
          <w:sz w:val="20"/>
          <w:szCs w:val="20"/>
          <w:lang w:val="id-ID"/>
        </w:rPr>
        <w:t xml:space="preserve"> </w:t>
      </w:r>
      <w:r w:rsidR="006070BE">
        <w:rPr>
          <w:color w:val="000000"/>
          <w:sz w:val="20"/>
          <w:szCs w:val="20"/>
          <w:lang w:val="id-ID"/>
        </w:rPr>
        <w:t>tempat</w:t>
      </w:r>
      <w:r w:rsidRPr="00513662">
        <w:rPr>
          <w:color w:val="000000"/>
          <w:sz w:val="20"/>
          <w:szCs w:val="20"/>
          <w:lang w:val="id-ID"/>
        </w:rPr>
        <w:t xml:space="preserve"> yang di dalamnya terdapat </w:t>
      </w:r>
      <w:r w:rsidR="000D7273">
        <w:rPr>
          <w:color w:val="000000"/>
          <w:sz w:val="20"/>
          <w:szCs w:val="20"/>
          <w:lang w:val="id-ID"/>
        </w:rPr>
        <w:t>kegiatan</w:t>
      </w:r>
      <w:r w:rsidRPr="00513662">
        <w:rPr>
          <w:color w:val="000000"/>
          <w:sz w:val="20"/>
          <w:szCs w:val="20"/>
          <w:lang w:val="id-ID"/>
        </w:rPr>
        <w:t xml:space="preserve">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w:t>
      </w:r>
      <w:r w:rsidR="000D7273">
        <w:rPr>
          <w:color w:val="000000"/>
          <w:sz w:val="20"/>
          <w:szCs w:val="20"/>
          <w:lang w:val="id-ID"/>
        </w:rPr>
        <w:t>yang</w:t>
      </w:r>
      <w:r w:rsidRPr="00513662">
        <w:rPr>
          <w:color w:val="000000"/>
          <w:sz w:val="20"/>
          <w:szCs w:val="20"/>
          <w:lang w:val="id-ID"/>
        </w:rPr>
        <w:t xml:space="preserve"> berkembang sekarang telah dipergunakan sebagai salah satu pusat 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w:t>
      </w:r>
      <w:r w:rsidR="000D7273">
        <w:rPr>
          <w:color w:val="000000"/>
          <w:sz w:val="20"/>
          <w:szCs w:val="20"/>
          <w:lang w:val="id-ID"/>
        </w:rPr>
        <w:t>tempat untuk</w:t>
      </w:r>
      <w:r w:rsidRPr="00513662">
        <w:rPr>
          <w:color w:val="000000"/>
          <w:sz w:val="20"/>
          <w:szCs w:val="20"/>
          <w:lang w:val="id-ID"/>
        </w:rPr>
        <w:t xml:space="preserve"> pengembangan minat baca dan kebiasaan membaca.</w:t>
      </w:r>
      <w:r w:rsidR="00B2693C">
        <w:rPr>
          <w:color w:val="000000"/>
          <w:sz w:val="20"/>
          <w:szCs w:val="20"/>
          <w:lang w:val="id-ID"/>
        </w:rPr>
        <w:t xml:space="preserve"> Perpustakaan dapat menjadi bagian dari pendidikan yang memiliki peran penting terhadap perkembangan pelajar sebagai sumber penambah wawasan dan pengetahuan. Perpustakaan menyimpan berbagai macam sumber informasi yang dimuat dalam buku-buku atau litertaur lainnya. Hal ini harus dapat dimanfaatkan dengan baik oleh para pengguna perpustakaan demi mengembangkan sumber daya manusia yang dapat menguasai berbagai macam bidang seiring dengan perkembangan zaman </w:t>
      </w:r>
      <w:r w:rsidR="00690256">
        <w:rPr>
          <w:color w:val="000000"/>
          <w:sz w:val="20"/>
          <w:szCs w:val="20"/>
          <w:lang w:val="id-ID"/>
        </w:rPr>
        <w:fldChar w:fldCharType="begin" w:fldLock="1"/>
      </w:r>
      <w:r w:rsidR="00690256">
        <w:rPr>
          <w:color w:val="000000"/>
          <w:sz w:val="20"/>
          <w:szCs w:val="20"/>
          <w:lang w:val="id-ID"/>
        </w:rPr>
        <w:instrText>ADDIN CSL_CITATION {"citationItems":[{"id":"ITEM-1","itemData":{"ISSN":"2086 - 4981","abstract":"ABSTRAK 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 Kata kunci: sistem informasi, pelayanan, perpustakaan. ABSTRACT Education can not be separated from the existence of a collection of library materials owned. The increasing library collections , information needs relating to the existing library materials , library services officer limitations are some of the issues that often arise in the management of the library. The purpose of this research is to create an information system to handle the process in order to improve services to library users. With a library information system design is expected to provide maximum service to library users and minimize errors in data processing. Library information systems starting from the collection of members, collection of books, borrowing books ,returning books , giving the library a free letter and report includes data reports members , report data book , report borrowing books , returning books and reports a fine reception reports. Benefits of library information system is expected to improve services to library users and facilitate the administrative process to be faster and accurate.","author":[{"dropping-particle":"","family":"Nugraha","given":"Fajar","non-dropping-particle":"","parse-names":false,"suffix":""}],"container-title":"Jurnal Teknologi Informasi &amp; Pendidikan ITP","id":"ITEM-1","issue":"1","issued":{"date-parts":[["2014"]]},"page":"102-109","title":"Analisa dan perancangan sistem informasi perpustakaan","type":"article-journal","volume":"3"},"uris":["http://www.mendeley.com/documents/?uuid=db670178-130f-4f38-bdeb-820c00fe6559"]}],"mendeley":{"formattedCitation":"[3]","plainTextFormattedCitation":"[3]"},"properties":{"noteIndex":0},"schema":"https://github.com/citation-style-language/schema/raw/master/csl-citation.json"}</w:instrText>
      </w:r>
      <w:r w:rsidR="00690256">
        <w:rPr>
          <w:color w:val="000000"/>
          <w:sz w:val="20"/>
          <w:szCs w:val="20"/>
          <w:lang w:val="id-ID"/>
        </w:rPr>
        <w:fldChar w:fldCharType="separate"/>
      </w:r>
      <w:r w:rsidR="00690256" w:rsidRPr="00690256">
        <w:rPr>
          <w:noProof/>
          <w:color w:val="000000"/>
          <w:sz w:val="20"/>
          <w:szCs w:val="20"/>
          <w:lang w:val="id-ID"/>
        </w:rPr>
        <w:t>[3]</w:t>
      </w:r>
      <w:r w:rsidR="00690256">
        <w:rPr>
          <w:color w:val="000000"/>
          <w:sz w:val="20"/>
          <w:szCs w:val="20"/>
          <w:lang w:val="id-ID"/>
        </w:rPr>
        <w:fldChar w:fldCharType="end"/>
      </w:r>
      <w:r w:rsidR="00B2693C">
        <w:rPr>
          <w:color w:val="000000"/>
          <w:sz w:val="20"/>
          <w:szCs w:val="20"/>
          <w:lang w:val="id-ID"/>
        </w:rPr>
        <w:t>.</w:t>
      </w:r>
    </w:p>
    <w:p w14:paraId="72925FE8" w14:textId="2BD72B49" w:rsidR="00513662" w:rsidRPr="00513662" w:rsidRDefault="000D7273" w:rsidP="00513662">
      <w:pPr>
        <w:pStyle w:val="NormalWeb"/>
        <w:spacing w:before="0" w:beforeAutospacing="0" w:after="0" w:afterAutospacing="0"/>
        <w:ind w:firstLine="216"/>
        <w:jc w:val="both"/>
        <w:rPr>
          <w:lang w:val="id-ID"/>
        </w:rPr>
      </w:pPr>
      <w:r>
        <w:rPr>
          <w:color w:val="000000"/>
          <w:sz w:val="20"/>
          <w:szCs w:val="20"/>
          <w:lang w:val="id-ID"/>
        </w:rPr>
        <w:t>P</w:t>
      </w:r>
      <w:r w:rsidR="00513662" w:rsidRPr="00513662">
        <w:rPr>
          <w:color w:val="000000"/>
          <w:sz w:val="20"/>
          <w:szCs w:val="20"/>
          <w:lang w:val="id-ID"/>
        </w:rPr>
        <w:t xml:space="preserve">engembangan minat dan kegemaran membaca </w:t>
      </w:r>
      <w:r>
        <w:rPr>
          <w:color w:val="000000"/>
          <w:sz w:val="20"/>
          <w:szCs w:val="20"/>
          <w:lang w:val="id-ID"/>
        </w:rPr>
        <w:t xml:space="preserve">dapat dilakukan </w:t>
      </w:r>
      <w:r w:rsidR="00513662" w:rsidRPr="00513662">
        <w:rPr>
          <w:color w:val="000000"/>
          <w:sz w:val="20"/>
          <w:szCs w:val="20"/>
          <w:lang w:val="id-ID"/>
        </w:rPr>
        <w:t>dengan</w:t>
      </w:r>
      <w:r>
        <w:rPr>
          <w:color w:val="000000"/>
          <w:sz w:val="20"/>
          <w:szCs w:val="20"/>
          <w:lang w:val="id-ID"/>
        </w:rPr>
        <w:t xml:space="preserve"> berbagai cara, salah satunya ialah dengan</w:t>
      </w:r>
      <w:r w:rsidR="00513662" w:rsidRPr="00513662">
        <w:rPr>
          <w:color w:val="000000"/>
          <w:sz w:val="20"/>
          <w:szCs w:val="20"/>
          <w:lang w:val="id-ID"/>
        </w:rPr>
        <w:t xml:space="preserve"> </w:t>
      </w:r>
      <w:r>
        <w:rPr>
          <w:color w:val="000000"/>
          <w:sz w:val="20"/>
          <w:szCs w:val="20"/>
          <w:lang w:val="id-ID"/>
        </w:rPr>
        <w:t>di</w:t>
      </w:r>
      <w:r w:rsidR="00513662" w:rsidRPr="00513662">
        <w:rPr>
          <w:color w:val="000000"/>
          <w:sz w:val="20"/>
          <w:szCs w:val="20"/>
          <w:lang w:val="id-ID"/>
        </w:rPr>
        <w:t>ada</w:t>
      </w:r>
      <w:r>
        <w:rPr>
          <w:color w:val="000000"/>
          <w:sz w:val="20"/>
          <w:szCs w:val="20"/>
          <w:lang w:val="id-ID"/>
        </w:rPr>
        <w:t>kan</w:t>
      </w:r>
      <w:r w:rsidR="00513662" w:rsidRPr="00513662">
        <w:rPr>
          <w:color w:val="000000"/>
          <w:sz w:val="20"/>
          <w:szCs w:val="20"/>
          <w:lang w:val="id-ID"/>
        </w:rPr>
        <w:t xml:space="preserve">nya distribusi buku. Perpustakaan </w:t>
      </w:r>
      <w:r>
        <w:rPr>
          <w:color w:val="000000"/>
          <w:sz w:val="20"/>
          <w:szCs w:val="20"/>
          <w:lang w:val="id-ID"/>
        </w:rPr>
        <w:t>memiliki tujuan untuk</w:t>
      </w:r>
      <w:r w:rsidR="00513662" w:rsidRPr="00513662">
        <w:rPr>
          <w:color w:val="000000"/>
          <w:sz w:val="20"/>
          <w:szCs w:val="20"/>
          <w:lang w:val="id-ID"/>
        </w:rPr>
        <w:t xml:space="preserve"> memberi bantuan bahan pustaka atau buku yang diperlukan oleh para pemakai</w:t>
      </w:r>
      <w:r w:rsidR="002F3C00">
        <w:rPr>
          <w:color w:val="000000"/>
          <w:sz w:val="20"/>
          <w:szCs w:val="20"/>
          <w:lang w:val="id-ID"/>
        </w:rPr>
        <w:t>nya</w:t>
      </w:r>
      <w:r w:rsidR="00513662" w:rsidRPr="00513662">
        <w:rPr>
          <w:color w:val="000000"/>
          <w:sz w:val="20"/>
          <w:szCs w:val="20"/>
          <w:lang w:val="id-ID"/>
        </w:rPr>
        <w:t xml:space="preserve">. Buku </w:t>
      </w:r>
      <w:r w:rsidR="002F3C00">
        <w:rPr>
          <w:color w:val="000000"/>
          <w:sz w:val="20"/>
          <w:szCs w:val="20"/>
          <w:lang w:val="id-ID"/>
        </w:rPr>
        <w:t>menjadi</w:t>
      </w:r>
      <w:r w:rsidR="00513662" w:rsidRPr="00513662">
        <w:rPr>
          <w:color w:val="000000"/>
          <w:sz w:val="20"/>
          <w:szCs w:val="20"/>
          <w:lang w:val="id-ID"/>
        </w:rPr>
        <w:t xml:space="preserve"> salah satu </w:t>
      </w:r>
      <w:r w:rsidR="002F3C00">
        <w:rPr>
          <w:color w:val="000000"/>
          <w:sz w:val="20"/>
          <w:szCs w:val="20"/>
          <w:lang w:val="id-ID"/>
        </w:rPr>
        <w:t>hal penting</w:t>
      </w:r>
      <w:r w:rsidR="00513662" w:rsidRPr="00513662">
        <w:rPr>
          <w:color w:val="000000"/>
          <w:sz w:val="20"/>
          <w:szCs w:val="20"/>
          <w:lang w:val="id-ID"/>
        </w:rPr>
        <w:t xml:space="preserve"> yang diperlukan untuk </w:t>
      </w:r>
      <w:r w:rsidR="00BD3086">
        <w:rPr>
          <w:color w:val="000000"/>
          <w:sz w:val="20"/>
          <w:szCs w:val="20"/>
          <w:lang w:val="id-ID"/>
        </w:rPr>
        <w:t>menunjang</w:t>
      </w:r>
      <w:r w:rsidR="00513662" w:rsidRPr="00513662">
        <w:rPr>
          <w:color w:val="000000"/>
          <w:sz w:val="20"/>
          <w:szCs w:val="20"/>
          <w:lang w:val="id-ID"/>
        </w:rPr>
        <w:t xml:space="preserve"> program pengembangan minat dan kegemaran membaca.</w:t>
      </w:r>
    </w:p>
    <w:p w14:paraId="6B32BBBD" w14:textId="172BDEEF"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Selama berabad–abad manusia telah dan masih menggunakan informasi dalam bentuk tercetak. Keadaan ini berubah kira–kira empat dekade yang lalu dengan mulai diperkenalkannya komputer dalam mengelola informasi.</w:t>
      </w:r>
      <w:r w:rsidR="00873C87">
        <w:rPr>
          <w:color w:val="000000"/>
          <w:sz w:val="20"/>
          <w:szCs w:val="20"/>
          <w:lang w:val="id-ID"/>
        </w:rPr>
        <w:t xml:space="preserve"> Dalam suatu lembaga atau organisasi, data ataupun informasi menjadi suatu hal yang sangat penting </w:t>
      </w:r>
      <w:r w:rsidR="00873C87">
        <w:rPr>
          <w:color w:val="000000"/>
          <w:sz w:val="20"/>
          <w:szCs w:val="20"/>
          <w:lang w:val="id-ID"/>
        </w:rPr>
        <w:fldChar w:fldCharType="begin" w:fldLock="1"/>
      </w:r>
      <w:r w:rsidR="00690256">
        <w:rPr>
          <w:color w:val="000000"/>
          <w:sz w:val="20"/>
          <w:szCs w:val="20"/>
          <w:lang w:val="id-ID"/>
        </w:rPr>
        <w:instrText>ADDIN CSL_CITATION {"citationItems":[{"id":"ITEM-1","itemData":{"DOI":"10.25139/ojsinf.v2i2.301","ISSN":"2502-3470","abstract":"Pada era Teknologi Informasi yang berkembang cepat seperti dewasa ini, kebutuhan akan sistem yang terkomputerisasi dalam segala aspek bisnis sangat penting. Bisnis Rental Mobil pun memerlukannya dalam segi pengolahan Pegawai Lapangan Rentcar. Selama ini Rental Mobil yang menjadi Studi kasus penelitian ini, menunjukkan bahwa dalam mendistribusikan informasi data administrator ke pegawai lapangan tersebut di lakukan secara manual yaitu dengan mendatangi atau menemui ke pegawai yang bersangkutan untuk menyampaikan sebuah informasi. Dengan cara manual tersebut akan memerlukan waktu dan tenaga yang banyak sehingga tidak efektif dalam kinerja pegawai. Adanya sistem komputerisasi yang bisa mendukung dalam menjalankan sistem kepegawaian lapangan dengan mudah, maka penulis ingin memberikan sebuah solusi dengan cara membangun Rancangan Sistem Informasi yang mampu merekap kegiatan Pegawai utamanya yang bergerak di Lapangan agar dapat sinkron dengan Pegawai yang berada dalam bagian administrasi. Rancangan Sistem informasi ini kami bangun menggunakan Framework CodeIgniter (Sebagai MVC), PHP sebagai server side, untuk databasenya menggunakan database MySQL yang dijalankan pada system browser. Pada akhir uji coba dilakukan validasi terhadap rancangan sistem informasi ini menggunakan metode Tabel R dan Kappa Cohen. Hasil akhir dari penelitian ini adalah Rancangan Sistem Informasi Pegawai Lapangan Rentcar yang terdiri 4 hak akses yaitu yang hak akses sebagai Koordinator Lapangan, hak akses sebagai Driver, hak akses sebagai Checker, hak akses sebagai Mekanik Bengkel. Keempat Hak akses ini terintegrasi dalam sebuah jaringan online","author":[{"dropping-particle":"","family":"Parlika","given":"Rizky","non-dropping-particle":"","parse-names":false,"suffix":""},{"dropping-particle":"","family":"Mubarok","given":"Achmad Heidhar","non-dropping-particle":"","parse-names":false,"suffix":""},{"dropping-particle":"","family":"Munir","given":"M. Syahrul","non-dropping-particle":"","parse-names":false,"suffix":""}],"container-title":"Jurnal INFORM","id":"ITEM-1","issue":"2","issued":{"date-parts":[["2017"]]},"page":"55-60","title":"Rancangan Sistem Informasi Pegawai Lapangan Rentcar Menggunakan Framework CodeIgniter","type":"article-journal","volume":"2"},"uris":["http://www.mendeley.com/documents/?uuid=5d6f279f-27a9-4270-9f40-b7a8d2275fb0"]}],"mendeley":{"formattedCitation":"[4]","plainTextFormattedCitation":"[4]","previouslyFormattedCitation":"[3]"},"properties":{"noteIndex":0},"schema":"https://github.com/citation-style-language/schema/raw/master/csl-citation.json"}</w:instrText>
      </w:r>
      <w:r w:rsidR="00873C87">
        <w:rPr>
          <w:color w:val="000000"/>
          <w:sz w:val="20"/>
          <w:szCs w:val="20"/>
          <w:lang w:val="id-ID"/>
        </w:rPr>
        <w:fldChar w:fldCharType="separate"/>
      </w:r>
      <w:r w:rsidR="00690256" w:rsidRPr="00690256">
        <w:rPr>
          <w:noProof/>
          <w:color w:val="000000"/>
          <w:sz w:val="20"/>
          <w:szCs w:val="20"/>
          <w:lang w:val="id-ID"/>
        </w:rPr>
        <w:t>[4]</w:t>
      </w:r>
      <w:r w:rsidR="00873C87">
        <w:rPr>
          <w:color w:val="000000"/>
          <w:sz w:val="20"/>
          <w:szCs w:val="20"/>
          <w:lang w:val="id-ID"/>
        </w:rPr>
        <w:fldChar w:fldCharType="end"/>
      </w:r>
      <w:r w:rsidR="00873C87">
        <w:rPr>
          <w:color w:val="000000"/>
          <w:sz w:val="20"/>
          <w:szCs w:val="20"/>
          <w:lang w:val="id-ID"/>
        </w:rPr>
        <w:t>. Oleh karena itu, pengolahan data dan informasi harus dilakukan dengan sebaik mungkin agar tidak terjadi hal-hal yang tidak diinginkan.</w:t>
      </w:r>
      <w:r w:rsidRPr="00513662">
        <w:rPr>
          <w:color w:val="000000"/>
          <w:sz w:val="20"/>
          <w:szCs w:val="20"/>
          <w:lang w:val="id-ID"/>
        </w:rPr>
        <w:t xml:space="preserve">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690256">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5]","plainTextFormattedCitation":"[5]","previouslyFormattedCitation":"[4]"},"properties":{"noteIndex":0},"schema":"https://github.com/citation-style-language/schema/raw/master/csl-citation.json"}</w:instrText>
      </w:r>
      <w:r w:rsidR="00181B20">
        <w:rPr>
          <w:color w:val="000000"/>
          <w:sz w:val="20"/>
          <w:szCs w:val="20"/>
          <w:lang w:val="id-ID"/>
        </w:rPr>
        <w:fldChar w:fldCharType="separate"/>
      </w:r>
      <w:r w:rsidR="00690256" w:rsidRPr="00690256">
        <w:rPr>
          <w:noProof/>
          <w:color w:val="000000"/>
          <w:sz w:val="20"/>
          <w:szCs w:val="20"/>
          <w:lang w:val="id-ID"/>
        </w:rPr>
        <w:t>[5]</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1592284" w:rsidR="006B7B41" w:rsidRDefault="00101924" w:rsidP="006B7B41">
      <w:pPr>
        <w:pStyle w:val="IEEEParagraph"/>
      </w:pPr>
      <w:r>
        <w:rPr>
          <w:color w:val="000000"/>
          <w:szCs w:val="20"/>
        </w:rPr>
        <w:t xml:space="preserve">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w:t>
      </w:r>
      <w:r>
        <w:rPr>
          <w:color w:val="000000"/>
          <w:szCs w:val="20"/>
        </w:rPr>
        <w:t xml:space="preserve">teknologi sebagai </w:t>
      </w:r>
      <w:r w:rsidR="00855974">
        <w:rPr>
          <w:color w:val="000000"/>
          <w:szCs w:val="20"/>
          <w:lang w:val="en-US"/>
        </w:rPr>
        <w:t>Aplikasi</w:t>
      </w:r>
      <w:r>
        <w:rPr>
          <w:color w:val="000000"/>
          <w:szCs w:val="20"/>
        </w:rPr>
        <w:t xml:space="preserve"> pada pelayanan perpustakaan</w:t>
      </w:r>
      <w:r w:rsidR="00055F47">
        <w:rPr>
          <w:color w:val="000000"/>
          <w:szCs w:val="20"/>
        </w:rPr>
        <w:t xml:space="preserve"> </w:t>
      </w:r>
      <w:r w:rsidR="00055F47">
        <w:rPr>
          <w:color w:val="000000"/>
          <w:szCs w:val="20"/>
        </w:rPr>
        <w:fldChar w:fldCharType="begin" w:fldLock="1"/>
      </w:r>
      <w:r w:rsidR="00690256">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6]","plainTextFormattedCitation":"[6]","previouslyFormattedCitation":"[5]"},"properties":{"noteIndex":0},"schema":"https://github.com/citation-style-language/schema/raw/master/csl-citation.json"}</w:instrText>
      </w:r>
      <w:r w:rsidR="00055F47">
        <w:rPr>
          <w:color w:val="000000"/>
          <w:szCs w:val="20"/>
        </w:rPr>
        <w:fldChar w:fldCharType="separate"/>
      </w:r>
      <w:r w:rsidR="00690256" w:rsidRPr="00690256">
        <w:rPr>
          <w:noProof/>
          <w:color w:val="000000"/>
          <w:szCs w:val="20"/>
        </w:rPr>
        <w:t>[6]</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28C48D63"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w:t>
      </w:r>
      <w:r w:rsidR="00815E9B">
        <w:t>bagian</w:t>
      </w:r>
      <w:r w:rsidRPr="00653323">
        <w:t xml:space="preserve"> kegiatan yang </w:t>
      </w:r>
      <w:r w:rsidR="00815E9B">
        <w:t>dilakukan dengan cara</w:t>
      </w:r>
      <w:r w:rsidRPr="00653323">
        <w:t xml:space="preserve"> </w:t>
      </w:r>
      <w:r w:rsidR="00815E9B">
        <w:t>mengumpulkan</w:t>
      </w:r>
      <w:r w:rsidRPr="00653323">
        <w:t xml:space="preserve"> data pustaka, membaca</w:t>
      </w:r>
      <w:r w:rsidR="00815E9B">
        <w:t>,</w:t>
      </w:r>
      <w:r w:rsidRPr="00653323">
        <w:t xml:space="preserve"> dan mencatat. Studi kepustakaan dilakukan oleh setiap peneliti dengan tujuan utama yaitu mencari dasar 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2AA5FCA3" w:rsidR="00502AE2" w:rsidRDefault="00653323" w:rsidP="00502AE2">
      <w:pPr>
        <w:pStyle w:val="IEEEParagraph"/>
      </w:pPr>
      <w:r w:rsidRPr="00653323">
        <w:t xml:space="preserve">Seluruh perancangan sistem berlangsung melalui beberapa fase/langkah. Metodologi pengembangan perangkat lunak juga dikenal sebagai </w:t>
      </w:r>
      <w:r w:rsidRPr="00653323">
        <w:rPr>
          <w:i/>
          <w:iCs/>
        </w:rPr>
        <w:t>software development life cycle</w:t>
      </w:r>
      <w:r w:rsidRPr="00653323">
        <w:t xml:space="preserve"> (SDLC). Metode </w:t>
      </w:r>
      <w:r w:rsidRPr="00653323">
        <w:rPr>
          <w:i/>
          <w:iCs/>
        </w:rPr>
        <w:t>waterfall</w:t>
      </w:r>
      <w:r w:rsidRPr="00653323">
        <w:t xml:space="preserve"> merupakan metode pengembangan perangkat lunak yang paling tua karena sifatnya yang natural. Metode air terjun adalah metode SDLC paling awal yang digunakan dalam pengembangan perangkat lunak. Urutan dalam metode </w:t>
      </w:r>
      <w:r w:rsidRPr="00653323">
        <w:rPr>
          <w:i/>
          <w:iCs/>
        </w:rPr>
        <w:t>waterfall</w:t>
      </w:r>
      <w:r w:rsidRPr="00653323">
        <w:t xml:space="preserve"> adalah se</w:t>
      </w:r>
      <w:r>
        <w:t>k</w:t>
      </w:r>
      <w:r w:rsidRPr="00653323">
        <w:t xml:space="preserve">uensial, dimulai dari proses perencanaan, analisis, perancangan, dan implementasi sistem. Metode tersebut dilakukan secara sistematis, </w:t>
      </w:r>
      <w:r w:rsidRPr="00653323">
        <w:lastRenderedPageBreak/>
        <w:t>dimulai dari fase kebutuhan sistem kemudian dilanjutkan ke fase analisis, desain, pengkodean,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690256">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7]","plainTextFormattedCitation":"[7]","previouslyFormattedCitation":"[6]"},"properties":{"noteIndex":0},"schema":"https://github.com/citation-style-language/schema/raw/master/csl-citation.json"}</w:instrText>
      </w:r>
      <w:r w:rsidR="00721A8C">
        <w:fldChar w:fldCharType="separate"/>
      </w:r>
      <w:r w:rsidR="00690256" w:rsidRPr="00690256">
        <w:rPr>
          <w:noProof/>
        </w:rPr>
        <w:t>[7]</w:t>
      </w:r>
      <w:r w:rsidR="00721A8C">
        <w:fldChar w:fldCharType="end"/>
      </w:r>
      <w:r w:rsidR="00872EDF">
        <w:t>.</w:t>
      </w:r>
    </w:p>
    <w:p w14:paraId="2DD638EA" w14:textId="0D8B41A2" w:rsidR="00C50676" w:rsidRDefault="00C50676" w:rsidP="00C50676">
      <w:pPr>
        <w:pStyle w:val="IEEEHeading2"/>
      </w:pPr>
      <w:r>
        <w:t>Arsitektur Sistem</w:t>
      </w:r>
    </w:p>
    <w:p w14:paraId="0E5230DE" w14:textId="3F3CA811" w:rsidR="00C50676" w:rsidRDefault="00C50676" w:rsidP="00C50676">
      <w:pPr>
        <w:pStyle w:val="IEEEParagraph"/>
      </w:pPr>
      <w:r w:rsidRPr="00544DEC">
        <w:rPr>
          <w:color w:val="000000"/>
          <w:szCs w:val="20"/>
        </w:rPr>
        <w:t xml:space="preserve">Rancang bangun </w:t>
      </w:r>
      <w:r w:rsidR="00855974">
        <w:rPr>
          <w:color w:val="000000"/>
          <w:szCs w:val="20"/>
          <w:lang w:val="en-US"/>
        </w:rPr>
        <w:t>aplikasi</w:t>
      </w:r>
      <w:r w:rsidRPr="00544DEC">
        <w:rPr>
          <w:color w:val="000000"/>
          <w:szCs w:val="20"/>
        </w:rPr>
        <w:t xml:space="preserve"> buku perpustakaan (Sipinjam) adalah program peminjaman buku perpustakaan berbasis web yang menggunakan bahasa pemrograman </w:t>
      </w:r>
      <w:r w:rsidRPr="007F25FA">
        <w:rPr>
          <w:i/>
          <w:iCs/>
          <w:color w:val="000000"/>
          <w:szCs w:val="20"/>
        </w:rPr>
        <w:t>JavaScript</w:t>
      </w:r>
      <w:r w:rsidRPr="00544DEC">
        <w:rPr>
          <w:color w:val="000000"/>
          <w:szCs w:val="20"/>
        </w:rPr>
        <w:t xml:space="preserve"> dan </w:t>
      </w:r>
      <w:r w:rsidRPr="007F25FA">
        <w:rPr>
          <w:i/>
          <w:iCs/>
          <w:color w:val="000000"/>
          <w:szCs w:val="20"/>
        </w:rPr>
        <w:t>MySQL</w:t>
      </w:r>
      <w:r>
        <w:rPr>
          <w:color w:val="000000"/>
          <w:szCs w:val="20"/>
        </w:rPr>
        <w:t>.</w:t>
      </w:r>
      <w:r w:rsidRPr="00544DEC">
        <w:t xml:space="preserve"> </w:t>
      </w:r>
      <w:r w:rsidR="00855974">
        <w:rPr>
          <w:lang w:val="en-US"/>
        </w:rPr>
        <w:t>Aplikasi</w:t>
      </w:r>
      <w:r w:rsidRPr="00544DEC">
        <w:t xml:space="preserve"> peminjaman buku perpustakaan diberi nama Sipinjam. Sipinjam dapat diakses oleh petugas perpustakaan atau pustakawan yang bertanggung jawab melakukan pelayanan pada perpustakaan. Pelayanan perpustakaan yang menggunakan Sipinjam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Dalam mengurus peminjaman buku perpustakaan pada Sipinjam,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lastRenderedPageBreak/>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2DAD80B9"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046644BF" wp14:editId="018FBB3B">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r w:rsidRPr="0065327D">
        <w:rPr>
          <w:rFonts w:eastAsia="Times New Roman"/>
          <w:i/>
          <w:iCs/>
          <w:color w:val="000000"/>
          <w:szCs w:val="20"/>
          <w:lang w:eastAsia="en-US"/>
        </w:rPr>
        <w:t>flowchart</w:t>
      </w:r>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ini menunjukan permasalahan pada pelayanan peminjaman buku pada perpustakaan,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ID" w:eastAsia="en-ID"/>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r w:rsidRPr="009E3CD9">
        <w:t xml:space="preserve">Sipinjam dirancang untuk memudahkan berbagai proses pelayanan yang ada pada perpustakaan. Sistem ini dapat melakukan pendataan terhadap data buku, peminjaman, pengembalian, anggota, dan data petugas. Data buku akan berisi data seluruh buku yang terdapat </w:t>
      </w:r>
      <w:r w:rsidRPr="009E3CD9">
        <w:lastRenderedPageBreak/>
        <w:t>pada suatu perpustakaan. Semua buku yang masuk, dipinjam, dan telah dikembalikan dari peminjaman dapat dikelola pada Sipinjam.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Sipinjam.</w:t>
      </w:r>
    </w:p>
    <w:p w14:paraId="05E3CD3E" w14:textId="5BE8B753" w:rsidR="00426BAC" w:rsidRDefault="00CE1A10" w:rsidP="00426BAC">
      <w:pPr>
        <w:pStyle w:val="IEEEHeading2"/>
        <w:numPr>
          <w:ilvl w:val="0"/>
          <w:numId w:val="0"/>
        </w:numPr>
        <w:ind w:left="289" w:hanging="289"/>
      </w:pPr>
      <w:r>
        <w:rPr>
          <w:lang w:val="en-US"/>
        </w:rPr>
        <w:t xml:space="preserve">A. </w:t>
      </w:r>
      <w:r w:rsidR="00E626B0">
        <w:t>Perancangan Sistem</w:t>
      </w:r>
    </w:p>
    <w:p w14:paraId="68F3AC9F" w14:textId="26C74FBE" w:rsidR="003B22BC" w:rsidRDefault="00426BAC" w:rsidP="003B22BC">
      <w:pPr>
        <w:pStyle w:val="IEEEHeading3"/>
        <w:tabs>
          <w:tab w:val="left" w:pos="189"/>
        </w:tabs>
        <w:ind w:firstLine="216"/>
        <w:rPr>
          <w:i w:val="0"/>
          <w:iCs/>
        </w:rPr>
      </w:pPr>
      <w:r>
        <w:t xml:space="preserve">Entity Relationship Diagram: </w:t>
      </w:r>
      <w:r w:rsidR="0023157D" w:rsidRPr="00426BAC">
        <w:rPr>
          <w:i w:val="0"/>
          <w:iCs/>
        </w:rPr>
        <w:t xml:space="preserve">Pada </w:t>
      </w:r>
      <w:r w:rsidR="0023157D" w:rsidRPr="007F25FA">
        <w:t>Entity Relationship Diagram</w:t>
      </w:r>
      <w:r w:rsidR="0023157D" w:rsidRPr="00426BAC">
        <w:rPr>
          <w:i w:val="0"/>
          <w:iCs/>
        </w:rPr>
        <w:t xml:space="preserve"> </w:t>
      </w:r>
      <w:r w:rsidR="005F7506" w:rsidRPr="00426BAC">
        <w:rPr>
          <w:i w:val="0"/>
          <w:iCs/>
        </w:rPr>
        <w:t xml:space="preserve">ini terdapat beberapa entitas yang bisa ditemukan dalam web Sipinjam. Berikut ini adalah entitas web Sipinjam yang meliputi anggota, petugas, buku, peminjam, dan pengembalian. berikut ini adalah gambar dari </w:t>
      </w:r>
      <w:r w:rsidR="005F7506" w:rsidRPr="007F25FA">
        <w:t>ERD</w:t>
      </w:r>
      <w:r w:rsidR="005F7506" w:rsidRPr="00426BAC">
        <w:rPr>
          <w:i w:val="0"/>
          <w:iCs/>
        </w:rPr>
        <w:t xml:space="preserve"> Sipinjam.</w:t>
      </w:r>
    </w:p>
    <w:p w14:paraId="474B033D" w14:textId="23C8257C" w:rsidR="003B22BC" w:rsidRDefault="003B22BC" w:rsidP="003B22BC">
      <w:pPr>
        <w:pStyle w:val="IEEEParagraph"/>
        <w:ind w:firstLine="0"/>
        <w:rPr>
          <w:iCs/>
        </w:rPr>
      </w:pPr>
    </w:p>
    <w:p w14:paraId="5052D638" w14:textId="14F109D3" w:rsidR="003B22BC" w:rsidRPr="003B22BC" w:rsidRDefault="003B22BC" w:rsidP="003B22BC">
      <w:pPr>
        <w:pStyle w:val="IEEEParagraph"/>
        <w:ind w:firstLine="0"/>
        <w:rPr>
          <w:iCs/>
        </w:rPr>
      </w:pPr>
      <w:r>
        <w:rPr>
          <w:iCs/>
          <w:noProof/>
          <w:lang w:val="en-ID" w:eastAsia="en-ID"/>
        </w:rPr>
        <w:drawing>
          <wp:inline distT="0" distB="0" distL="0" distR="0" wp14:anchorId="7E129135" wp14:editId="7793EB87">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5D31F1BD" w14:textId="003C29B7" w:rsidR="003B22BC" w:rsidRPr="003B22BC" w:rsidRDefault="003B22BC" w:rsidP="003B22BC">
      <w:pPr>
        <w:pStyle w:val="IEEEParagraph"/>
        <w:spacing w:before="120" w:after="240"/>
        <w:ind w:firstLine="0"/>
        <w:rPr>
          <w:sz w:val="16"/>
          <w:szCs w:val="20"/>
        </w:rPr>
      </w:pPr>
      <w:r>
        <w:rPr>
          <w:sz w:val="16"/>
          <w:szCs w:val="20"/>
        </w:rPr>
        <w:t xml:space="preserve">Gambar </w:t>
      </w:r>
      <w:r w:rsidRPr="00B827A6">
        <w:rPr>
          <w:iCs/>
          <w:sz w:val="16"/>
          <w:szCs w:val="16"/>
        </w:rPr>
        <w:t xml:space="preserve">5. </w:t>
      </w:r>
      <w:r w:rsidRPr="003B22BC">
        <w:rPr>
          <w:i/>
          <w:sz w:val="16"/>
          <w:szCs w:val="16"/>
        </w:rPr>
        <w:t>ERD</w:t>
      </w:r>
      <w:r w:rsidRPr="00B827A6">
        <w:rPr>
          <w:iCs/>
          <w:sz w:val="16"/>
          <w:szCs w:val="16"/>
        </w:rPr>
        <w:t xml:space="preserve"> Sipinjam</w:t>
      </w:r>
    </w:p>
    <w:p w14:paraId="50C541DC" w14:textId="0D4AD2D0" w:rsidR="005F7506" w:rsidRDefault="005F7506" w:rsidP="0056399A">
      <w:pPr>
        <w:pStyle w:val="IEEEHeading3"/>
        <w:tabs>
          <w:tab w:val="left" w:pos="189"/>
        </w:tabs>
        <w:ind w:firstLine="216"/>
        <w:rPr>
          <w:i w:val="0"/>
          <w:iCs/>
        </w:rPr>
      </w:pPr>
      <w:r>
        <w:t xml:space="preserve">Conceptual Data Model: </w:t>
      </w:r>
      <w:r w:rsidRPr="007F25FA">
        <w:t>CDM</w:t>
      </w:r>
      <w:r>
        <w:rPr>
          <w:i w:val="0"/>
          <w:iCs/>
        </w:rPr>
        <w:t xml:space="preserve"> merupakan suatu teknik pemodelan data yang merepresentasikan entitas beserta relasi-relasi antar entitas pada sebuah </w:t>
      </w:r>
      <w:r w:rsidR="00855974">
        <w:rPr>
          <w:i w:val="0"/>
          <w:iCs/>
          <w:lang w:val="en-US"/>
        </w:rPr>
        <w:t>aplikasiap</w:t>
      </w:r>
      <w:r>
        <w:rPr>
          <w:i w:val="0"/>
          <w:iCs/>
        </w:rPr>
        <w:t xml:space="preserve"> menggunakan gambar. </w:t>
      </w:r>
      <w:r w:rsidRPr="007F25FA">
        <w:t>CDM</w:t>
      </w:r>
      <w:r>
        <w:rPr>
          <w:i w:val="0"/>
          <w:iCs/>
        </w:rPr>
        <w:t xml:space="preserve"> memuat dua komponen utama, yaitu entitas dan relasi dideskripsikan lebih detail dengan sejumlah atribut di dalam entitas </w:t>
      </w:r>
      <w:r>
        <w:rPr>
          <w:i w:val="0"/>
          <w:iCs/>
        </w:rPr>
        <w:fldChar w:fldCharType="begin" w:fldLock="1"/>
      </w:r>
      <w:r w:rsidR="00690256">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8]","plainTextFormattedCitation":"[8]","previouslyFormattedCitation":"[7]"},"properties":{"noteIndex":0},"schema":"https://github.com/citation-style-language/schema/raw/master/csl-citation.json"}</w:instrText>
      </w:r>
      <w:r>
        <w:rPr>
          <w:i w:val="0"/>
          <w:iCs/>
        </w:rPr>
        <w:fldChar w:fldCharType="separate"/>
      </w:r>
      <w:r w:rsidR="00690256" w:rsidRPr="00690256">
        <w:rPr>
          <w:i w:val="0"/>
          <w:iCs/>
          <w:noProof/>
        </w:rPr>
        <w:t>[8]</w:t>
      </w:r>
      <w:r>
        <w:rPr>
          <w:i w:val="0"/>
          <w:iCs/>
        </w:rPr>
        <w:fldChar w:fldCharType="end"/>
      </w:r>
      <w:r>
        <w:rPr>
          <w:i w:val="0"/>
          <w:iCs/>
        </w:rPr>
        <w:t>. K</w:t>
      </w:r>
      <w:r w:rsidRPr="0023157D">
        <w:rPr>
          <w:i w:val="0"/>
          <w:iCs/>
        </w:rPr>
        <w:t xml:space="preserve">onsep </w:t>
      </w:r>
      <w:r w:rsidRPr="007F25FA">
        <w:t>CDM</w:t>
      </w:r>
      <w:r w:rsidRPr="0023157D">
        <w:rPr>
          <w:i w:val="0"/>
          <w:iCs/>
        </w:rPr>
        <w:t xml:space="preserve"> pada Sipinjam, yaitu anggota dapat meminjam buku di perpustakaan web Sipinjam kemudian buku diberikan kepada petugas, lalu petugas akan mengkonfirmasi peminjaman buku tersebut. Kemudian petugas mengisi peminjaman dan mencatat pengembalian buku. Berikut ini adalah gambar dari </w:t>
      </w:r>
      <w:r w:rsidRPr="007F25FA">
        <w:t>CDM</w:t>
      </w:r>
      <w:r>
        <w:rPr>
          <w:i w:val="0"/>
          <w:iCs/>
        </w:rPr>
        <w:t xml:space="preserve">. Berikut ini </w:t>
      </w:r>
      <w:r w:rsidRPr="007F25FA">
        <w:t>CDM</w:t>
      </w:r>
      <w:r>
        <w:rPr>
          <w:i w:val="0"/>
          <w:iCs/>
        </w:rPr>
        <w:t xml:space="preserve"> basis data yang akan dibuat pada Sipinjam.</w:t>
      </w:r>
    </w:p>
    <w:p w14:paraId="0559044A" w14:textId="43062C14" w:rsidR="00F7003A" w:rsidRDefault="00F7003A" w:rsidP="00F7003A">
      <w:pPr>
        <w:pStyle w:val="IEEEParagraph"/>
        <w:ind w:firstLine="0"/>
        <w:rPr>
          <w:iCs/>
        </w:rPr>
      </w:pPr>
    </w:p>
    <w:p w14:paraId="5ED5C0A6" w14:textId="494C81C9" w:rsidR="00F7003A" w:rsidRPr="00F7003A" w:rsidRDefault="00F7003A" w:rsidP="00F7003A">
      <w:pPr>
        <w:pStyle w:val="IEEEParagraph"/>
        <w:ind w:firstLine="0"/>
        <w:rPr>
          <w:iCs/>
        </w:rPr>
      </w:pPr>
      <w:r>
        <w:rPr>
          <w:noProof/>
          <w:color w:val="000000"/>
          <w:szCs w:val="20"/>
          <w:bdr w:val="none" w:sz="0" w:space="0" w:color="auto" w:frame="1"/>
          <w:lang w:val="en-ID" w:eastAsia="en-ID"/>
        </w:rPr>
        <w:drawing>
          <wp:inline distT="0" distB="0" distL="0" distR="0" wp14:anchorId="171BE1ED" wp14:editId="25C0DDB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783B4E69" w14:textId="7D9A14AE" w:rsidR="00F7003A" w:rsidRPr="00F7003A" w:rsidRDefault="00F7003A" w:rsidP="00F7003A">
      <w:pPr>
        <w:pStyle w:val="IEEEParagraph"/>
        <w:spacing w:before="120" w:after="240"/>
        <w:ind w:firstLine="0"/>
        <w:rPr>
          <w:iCs/>
          <w:sz w:val="16"/>
          <w:szCs w:val="16"/>
        </w:rPr>
      </w:pPr>
      <w:r w:rsidRPr="00FC1B55">
        <w:rPr>
          <w:iCs/>
          <w:sz w:val="16"/>
          <w:szCs w:val="16"/>
        </w:rPr>
        <w:t>Gambar 6. CDM Sipinjam</w:t>
      </w:r>
    </w:p>
    <w:p w14:paraId="32DC0D47" w14:textId="0EC986C5" w:rsidR="00FC1B55" w:rsidRDefault="00071476" w:rsidP="00B722EF">
      <w:pPr>
        <w:pStyle w:val="IEEEHeading3"/>
        <w:tabs>
          <w:tab w:val="left" w:pos="189"/>
        </w:tabs>
        <w:ind w:firstLine="216"/>
      </w:pPr>
      <w:r>
        <w:t xml:space="preserve">Physical Data Model: </w:t>
      </w:r>
      <w:r w:rsidRPr="007F25FA">
        <w:t>PDM</w:t>
      </w:r>
      <w:r w:rsidRPr="0023157D">
        <w:rPr>
          <w:i w:val="0"/>
          <w:iCs/>
        </w:rPr>
        <w:t xml:space="preserve"> dan </w:t>
      </w:r>
      <w:r w:rsidRPr="007F25FA">
        <w:t>CDM</w:t>
      </w:r>
      <w:r w:rsidRPr="0023157D">
        <w:rPr>
          <w:i w:val="0"/>
          <w:iCs/>
        </w:rPr>
        <w:t xml:space="preserve"> memiliki kemiripan dari segi entitas, atribut</w:t>
      </w:r>
      <w:r>
        <w:rPr>
          <w:i w:val="0"/>
          <w:iCs/>
        </w:rPr>
        <w:t>,</w:t>
      </w:r>
      <w:r w:rsidRPr="0023157D">
        <w:rPr>
          <w:i w:val="0"/>
          <w:iCs/>
        </w:rPr>
        <w:t xml:space="preserve"> dan </w:t>
      </w:r>
      <w:r>
        <w:rPr>
          <w:i w:val="0"/>
          <w:iCs/>
        </w:rPr>
        <w:t>relasi</w:t>
      </w:r>
      <w:r w:rsidRPr="0023157D">
        <w:rPr>
          <w:i w:val="0"/>
          <w:iCs/>
        </w:rPr>
        <w:t xml:space="preserve">. Perbedaannya yaitu pada </w:t>
      </w:r>
      <w:r w:rsidRPr="007F25FA">
        <w:t>CDM</w:t>
      </w:r>
      <w:r w:rsidRPr="0023157D">
        <w:rPr>
          <w:i w:val="0"/>
          <w:iCs/>
        </w:rPr>
        <w:t xml:space="preserve"> tidak terdapat </w:t>
      </w:r>
      <w:r w:rsidRPr="0023157D">
        <w:t>foreign key</w:t>
      </w:r>
      <w:r w:rsidRPr="0023157D">
        <w:rPr>
          <w:i w:val="0"/>
          <w:iCs/>
        </w:rPr>
        <w:t xml:space="preserve">, sedangkan pada </w:t>
      </w:r>
      <w:r w:rsidRPr="007F25FA">
        <w:t>PDM</w:t>
      </w:r>
      <w:r w:rsidRPr="0023157D">
        <w:rPr>
          <w:i w:val="0"/>
          <w:iCs/>
        </w:rPr>
        <w:t xml:space="preserve"> terdapat </w:t>
      </w:r>
      <w:r w:rsidRPr="0023157D">
        <w:t>foreign key</w:t>
      </w:r>
      <w:r w:rsidRPr="0023157D">
        <w:rPr>
          <w:i w:val="0"/>
          <w:iCs/>
        </w:rPr>
        <w:t xml:space="preserve"> di</w:t>
      </w:r>
      <w:r>
        <w:rPr>
          <w:i w:val="0"/>
          <w:iCs/>
        </w:rPr>
        <w:t xml:space="preserve"> </w:t>
      </w:r>
      <w:r w:rsidRPr="0023157D">
        <w:rPr>
          <w:i w:val="0"/>
          <w:iCs/>
        </w:rPr>
        <w:t>mana satu tabel bergantung pada tabel lainnya</w:t>
      </w:r>
      <w:r>
        <w:rPr>
          <w:i w:val="0"/>
          <w:iCs/>
        </w:rPr>
        <w:t xml:space="preserve"> </w:t>
      </w:r>
      <w:r w:rsidR="000D053F">
        <w:rPr>
          <w:i w:val="0"/>
          <w:iCs/>
        </w:rPr>
        <w:fldChar w:fldCharType="begin" w:fldLock="1"/>
      </w:r>
      <w:r w:rsidR="00690256">
        <w:rPr>
          <w:i w:val="0"/>
          <w:iCs/>
        </w:rPr>
        <w:instrText>ADDIN CSL_CITATION {"citationItems":[{"id":"ITEM-1","itemData":{"DOI":"10.12962/j23373539.v5i2.18771","ISSN":"2301-9271","abstract":"Abstrak-Kemajuan teknologi informasi saat ini membuat seseorang tidak perlu melakukan tatap muka dengan orang lain dalam melakukan transaksi tertentu. Begitu pula dalam hal melakukan pencetakan album foto. Aplikasi Fotokita adalah aplikasi dibangun untuk memudahkan proses pencetakan album foto. Terdiri dari 2 jenis aplikasi yang memiliki fungsi masing-masing, aplikasi desktop sebagai editor album foto dan aplikasi web sebagai penghubung antara pelanggan dan percetakan. Pada aplikasi web, diperlukan sebuah penyimpanan yang memadai untuk menyimpan data yang berhubungan dengan pelanggan, percetakan, dan file yang akan dicetak. Selain untuk mempermudah proses transaksi, aplikasi web juga berfungsi sebagai converter file metadata milik pelanggan menjadi file yang siap dicetak oleh percetakan. Oleh karena itu, diperlukan basis data yang memadai sehingga dapat memudahkan fungsi pencarian, penyimpanan, dan pengolahan file. Dari hasil pengujian, basis data yang dirancang dan diimplementasikan telah memenuhi segala kebutuhan penyimpanan data yang terjadi pada aplikasi web dan fungsi konversi file metadata menjadi PDF telah berjalan dengan baik.","author":[{"dropping-particle":"","family":"Sumadya","given":"Dwi Oktafiyah","non-dropping-particle":"","parse-names":false,"suffix":""},{"dropping-particle":"","family":"Ginardi","given":"Hari Hari","non-dropping-particle":"","parse-names":false,"suffix":""},{"dropping-particle":"","family":"Akbar","given":"Rizky Januar","non-dropping-particle":"","parse-names":false,"suffix":""}],"container-title":"Jurnal Teknik ITS","id":"ITEM-1","issue":"2","issued":{"date-parts":[["2016"]]},"page":"2-5","title":"Perancangan dan Implementasi Basis Data Aplikasi Web Fotokita","type":"article-journal","volume":"5"},"uris":["http://www.mendeley.com/documents/?uuid=560b40dc-2340-45a2-a030-99911fcc40c4"]}],"mendeley":{"formattedCitation":"[9]","plainTextFormattedCitation":"[9]","previouslyFormattedCitation":"[8]"},"properties":{"noteIndex":0},"schema":"https://github.com/citation-style-language/schema/raw/master/csl-citation.json"}</w:instrText>
      </w:r>
      <w:r w:rsidR="000D053F">
        <w:rPr>
          <w:i w:val="0"/>
          <w:iCs/>
        </w:rPr>
        <w:fldChar w:fldCharType="separate"/>
      </w:r>
      <w:r w:rsidR="00690256" w:rsidRPr="00690256">
        <w:rPr>
          <w:i w:val="0"/>
          <w:iCs/>
          <w:noProof/>
        </w:rPr>
        <w:t>[9]</w:t>
      </w:r>
      <w:r w:rsidR="000D053F">
        <w:rPr>
          <w:i w:val="0"/>
          <w:iCs/>
        </w:rPr>
        <w:fldChar w:fldCharType="end"/>
      </w:r>
      <w:r w:rsidRPr="0023157D">
        <w:rPr>
          <w:i w:val="0"/>
          <w:iCs/>
        </w:rPr>
        <w:t xml:space="preserve">. </w:t>
      </w:r>
      <w:r w:rsidRPr="0023157D">
        <w:t>Foreign key</w:t>
      </w:r>
      <w:r w:rsidRPr="0023157D">
        <w:rPr>
          <w:i w:val="0"/>
          <w:iCs/>
        </w:rPr>
        <w:t xml:space="preserve"> yaitu </w:t>
      </w:r>
      <w:r w:rsidRPr="0023157D">
        <w:t>primary key</w:t>
      </w:r>
      <w:r w:rsidRPr="0023157D">
        <w:rPr>
          <w:i w:val="0"/>
          <w:iCs/>
        </w:rPr>
        <w:t xml:space="preserve"> yang berada pada tabel yang memiliki hubungan dengan tabel tersebut. Berikut ini adalah gambar dari </w:t>
      </w:r>
      <w:r w:rsidRPr="007F25FA">
        <w:t>PDM</w:t>
      </w:r>
      <w:r w:rsidRPr="0023157D">
        <w:rPr>
          <w:i w:val="0"/>
          <w:iCs/>
        </w:rPr>
        <w:t xml:space="preserve"> Sipinjam</w:t>
      </w:r>
      <w:r w:rsidR="00FF0A5E">
        <w:rPr>
          <w:i w:val="0"/>
          <w:iCs/>
        </w:rPr>
        <w:t>.</w:t>
      </w:r>
    </w:p>
    <w:p w14:paraId="2B868157" w14:textId="77777777" w:rsidR="00B722EF" w:rsidRPr="00B722EF" w:rsidRDefault="00B722EF" w:rsidP="00B722EF">
      <w:pPr>
        <w:pStyle w:val="IEEEParagraph"/>
        <w:ind w:firstLine="0"/>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lang w:val="en-ID" w:eastAsia="en-ID"/>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4660C8">
      <w:pPr>
        <w:pStyle w:val="IEEEParagraph"/>
        <w:ind w:firstLine="0"/>
        <w:rPr>
          <w:lang w:val="en-GB"/>
        </w:rPr>
      </w:pPr>
      <w:r w:rsidRPr="00FC1B55">
        <w:rPr>
          <w:iCs/>
          <w:sz w:val="16"/>
          <w:szCs w:val="20"/>
        </w:rPr>
        <w:t>Gambar 7. PDM Sipinjam</w:t>
      </w:r>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r w:rsidR="00DB437D" w:rsidRPr="00DB437D">
        <w:rPr>
          <w:i/>
          <w:iCs/>
        </w:rPr>
        <w:t>statement</w:t>
      </w:r>
      <w:r w:rsidR="00DB437D">
        <w:t xml:space="preserve"> pada </w:t>
      </w:r>
      <w:r w:rsidR="00DB437D" w:rsidRPr="007F25FA">
        <w:rPr>
          <w:i/>
          <w:iCs/>
        </w:rPr>
        <w:t>DBMS</w:t>
      </w:r>
      <w:r w:rsidR="00DB437D">
        <w:t xml:space="preserve">. </w:t>
      </w:r>
      <w:r w:rsidR="00DB437D" w:rsidRPr="007F25FA">
        <w:rPr>
          <w:i/>
          <w:iCs/>
        </w:rPr>
        <w:t>SQL</w:t>
      </w:r>
      <w:r w:rsidR="00DB437D">
        <w:t xml:space="preserve"> statement yang dimaksud merupakan </w:t>
      </w:r>
      <w:r w:rsidR="00DB437D" w:rsidRPr="00DB437D">
        <w:rPr>
          <w:i/>
          <w:iCs/>
        </w:rPr>
        <w:t>Data Definition Language</w:t>
      </w:r>
      <w:r w:rsidR="00DB437D">
        <w:rPr>
          <w:i/>
          <w:iCs/>
        </w:rPr>
        <w:t xml:space="preserve"> </w:t>
      </w:r>
      <w:r w:rsidR="00DB437D">
        <w:t>(</w:t>
      </w:r>
      <w:r w:rsidR="00DB437D" w:rsidRPr="007F25FA">
        <w:rPr>
          <w:i/>
          <w:iCs/>
        </w:rPr>
        <w:t>DDL</w:t>
      </w:r>
      <w:r w:rsidR="00DB437D">
        <w:t>).</w:t>
      </w:r>
      <w:r w:rsidR="006B39B9">
        <w:t xml:space="preserve"> Berikut ini </w:t>
      </w:r>
      <w:r w:rsidR="006B39B9" w:rsidRPr="006B39B9">
        <w:rPr>
          <w:i/>
          <w:iCs/>
        </w:rPr>
        <w:t>script</w:t>
      </w:r>
      <w:r w:rsidR="006B39B9">
        <w:t xml:space="preserve"> </w:t>
      </w:r>
      <w:r w:rsidR="006B39B9" w:rsidRPr="007F25FA">
        <w:rPr>
          <w:i/>
          <w:iCs/>
        </w:rPr>
        <w:t>DDL</w:t>
      </w:r>
      <w:r w:rsidR="006B39B9">
        <w:t xml:space="preserve"> yang diimplementasikan pada Sipinjam.</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lang w:val="en-ID" w:eastAsia="en-ID"/>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Create Tabl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r w:rsidR="00CC59F3">
        <w:rPr>
          <w:i/>
          <w:iCs/>
        </w:rPr>
        <w:t xml:space="preserve">create tabl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lang w:val="en-ID" w:eastAsia="en-ID"/>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lastRenderedPageBreak/>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lang w:val="en-ID" w:eastAsia="en-ID"/>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Create Tabl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r>
        <w:rPr>
          <w:i/>
          <w:iCs/>
        </w:rPr>
        <w:t xml:space="preserve">create tabl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lang w:val="en-ID" w:eastAsia="en-ID"/>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lang w:val="en-ID" w:eastAsia="en-ID"/>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Create Tabl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r>
        <w:rPr>
          <w:i/>
          <w:iCs/>
        </w:rPr>
        <w:t xml:space="preserve">create tabl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lang w:val="en-ID" w:eastAsia="en-ID"/>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lang w:val="en-ID" w:eastAsia="en-ID"/>
        </w:rPr>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Create Tabl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r>
        <w:rPr>
          <w:i/>
          <w:iCs/>
        </w:rPr>
        <w:t xml:space="preserve">create tabl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lang w:val="en-ID" w:eastAsia="en-ID"/>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lang w:val="en-ID" w:eastAsia="en-ID"/>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Create Tabl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r>
        <w:rPr>
          <w:i/>
          <w:iCs/>
        </w:rPr>
        <w:t xml:space="preserve">create tabl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lang w:val="en-ID" w:eastAsia="en-ID"/>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Perancangan Graphical User Interface</w:t>
      </w:r>
    </w:p>
    <w:p w14:paraId="4BBF2F68" w14:textId="08FF4099" w:rsidR="00B105DC" w:rsidRDefault="008635A5" w:rsidP="00A47BFB">
      <w:pPr>
        <w:pStyle w:val="IEEEParagraph"/>
      </w:pPr>
      <w:r>
        <w:lastRenderedPageBreak/>
        <w:t xml:space="preserve">Perancangan </w:t>
      </w:r>
      <w:r>
        <w:rPr>
          <w:i/>
          <w:iCs/>
        </w:rPr>
        <w:t xml:space="preserve">Graphical User Interfac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pengguna dapat dengan mudah untuk menjalankan setiap fungsi yang 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r w:rsidRPr="00AD5EAE">
        <w:rPr>
          <w:i/>
          <w:iCs/>
        </w:rPr>
        <w:t>sidebar</w:t>
      </w:r>
      <w:r>
        <w:t xml:space="preserve"> pada sisi kiri yang berfungsi sebagai navigasi menu. </w:t>
      </w:r>
      <w:r>
        <w:rPr>
          <w:i/>
          <w:iCs/>
        </w:rPr>
        <w:t xml:space="preserve">Sidebar </w:t>
      </w:r>
      <w:r>
        <w:t>memuat logo dan nama sistem di bagian paling atas</w:t>
      </w:r>
      <w:r w:rsidR="00F83592">
        <w:t xml:space="preserve">, kemudian memuat daftar menu di bawahnya, dan yang terakhir, yaitu tombol </w:t>
      </w:r>
      <w:r w:rsidR="00F83592">
        <w:rPr>
          <w:i/>
          <w:iCs/>
        </w:rPr>
        <w:t xml:space="preserve">logout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r>
        <w:rPr>
          <w:i/>
          <w:iCs/>
        </w:rPr>
        <w:t xml:space="preserve">tool </w:t>
      </w:r>
      <w:r>
        <w:t>bernama Mockflow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pada Sipinjam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lang w:val="en-ID" w:eastAsia="en-ID"/>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9"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r w:rsidR="00C14675">
        <w:rPr>
          <w:sz w:val="16"/>
          <w:szCs w:val="20"/>
        </w:rPr>
        <w:t>dashboard</w:t>
      </w:r>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dashboard</w:t>
      </w:r>
      <w:r>
        <w:t>.</w:t>
      </w:r>
      <w:r w:rsidR="004123BF">
        <w:t xml:space="preserve"> Pada dashboard,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lang w:val="en-ID" w:eastAsia="en-ID"/>
        </w:rPr>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0"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t xml:space="preserve">Gambar 19 menunjukkan Desain </w:t>
      </w:r>
      <w:r w:rsidRPr="00AD5EAE">
        <w:rPr>
          <w:i/>
          <w:iCs/>
        </w:rPr>
        <w:t>GUI</w:t>
      </w:r>
      <w:r>
        <w:t xml:space="preserve"> menu peminjaman. Pada menu peminjaman, terdapat </w:t>
      </w:r>
      <w:r w:rsidR="00993124">
        <w:t>satu</w:t>
      </w:r>
      <w:r>
        <w:t xml:space="preserve"> buah kotak yang berfungsi untuk sebagai </w:t>
      </w:r>
      <w:r>
        <w:rPr>
          <w:i/>
          <w:iCs/>
        </w:rPr>
        <w:t xml:space="preserve">form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lang w:val="en-ID" w:eastAsia="en-ID"/>
        </w:rPr>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1"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r w:rsidR="00993124">
        <w:rPr>
          <w:i/>
          <w:iCs/>
        </w:rPr>
        <w:t xml:space="preserve">form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lang w:val="en-ID" w:eastAsia="en-ID"/>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2"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r>
        <w:rPr>
          <w:i/>
          <w:iCs/>
        </w:rPr>
        <w:t xml:space="preserve">form </w:t>
      </w:r>
      <w:r>
        <w:t>untuk memasukkan data buku pada 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lang w:val="en-ID" w:eastAsia="en-ID"/>
        </w:rPr>
        <w:lastRenderedPageBreak/>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3"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r>
        <w:rPr>
          <w:i/>
          <w:iCs/>
        </w:rPr>
        <w:t xml:space="preserve">form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lang w:val="en-ID" w:eastAsia="en-ID"/>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4"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574976D3" w:rsidR="004A1979" w:rsidRPr="004A1979" w:rsidRDefault="004A1979" w:rsidP="004A1979">
      <w:pPr>
        <w:pStyle w:val="IEEEHeading2"/>
        <w:numPr>
          <w:ilvl w:val="1"/>
          <w:numId w:val="11"/>
        </w:numPr>
      </w:pPr>
      <w:r w:rsidRPr="004A1979">
        <w:t xml:space="preserve">Penjelasan Alur Software 1 </w:t>
      </w:r>
      <w:r w:rsidR="003A638D">
        <w:t>S</w:t>
      </w:r>
      <w:r w:rsidRPr="004A1979">
        <w:t>iklus</w:t>
      </w:r>
    </w:p>
    <w:p w14:paraId="68D7B6E7" w14:textId="7CA1DAB4" w:rsidR="004A1979" w:rsidRDefault="004A1979" w:rsidP="004A1979">
      <w:pPr>
        <w:pStyle w:val="IEEEParagraph"/>
      </w:pPr>
      <w:r w:rsidRPr="004A1979">
        <w:rPr>
          <w:iCs/>
        </w:rPr>
        <w:t xml:space="preserve">Pada siklus ini menjelaskan metodologi yang digunakan untuk meningkatkan kualitas perangkat lunak dan proses untuk pengembangan </w:t>
      </w:r>
      <w:r w:rsidRPr="004A1979">
        <w:rPr>
          <w:i/>
        </w:rPr>
        <w:t>software</w:t>
      </w:r>
      <w:r w:rsidRPr="004A1979">
        <w:rPr>
          <w:iCs/>
        </w:rPr>
        <w:t xml:space="preserve"> secara keseluruhan. Pada aplikasi Sipinjam ini, memakai </w:t>
      </w:r>
      <w:r w:rsidR="00A51153">
        <w:rPr>
          <w:iCs/>
        </w:rPr>
        <w:t>metode</w:t>
      </w:r>
      <w:r w:rsidRPr="004A1979">
        <w:rPr>
          <w:iCs/>
        </w:rPr>
        <w:t xml:space="preserve"> </w:t>
      </w:r>
      <w:r w:rsidRPr="004A1979">
        <w:rPr>
          <w:i/>
        </w:rPr>
        <w:t>waterfall</w:t>
      </w:r>
      <w:r w:rsidRPr="004A1979">
        <w:rPr>
          <w:iCs/>
        </w:rPr>
        <w:t xml:space="preserve">. Pada </w:t>
      </w:r>
      <w:r w:rsidR="00A51153">
        <w:rPr>
          <w:iCs/>
        </w:rPr>
        <w:t>metode</w:t>
      </w:r>
      <w:r w:rsidRPr="004A1979">
        <w:rPr>
          <w:iCs/>
        </w:rPr>
        <w:t xml:space="preserve"> tersebut dilakukan secara bertahap. </w:t>
      </w:r>
      <w:r w:rsidRPr="004A1979">
        <w:t>dimulai dari fase kebutuhan sistem kemudian dilanjutkan ke fase analisis, desain, pengkodean, pengujian/validasi, dan pemeliharaan</w:t>
      </w:r>
      <w:r w:rsidR="00697E73">
        <w:t xml:space="preserve"> </w:t>
      </w:r>
      <w:r w:rsidR="00545140">
        <w:fldChar w:fldCharType="begin" w:fldLock="1"/>
      </w:r>
      <w:r w:rsidR="00690256">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7]","plainTextFormattedCitation":"[7]","previouslyFormattedCitation":"[6]"},"properties":{"noteIndex":0},"schema":"https://github.com/citation-style-language/schema/raw/master/csl-citation.json"}</w:instrText>
      </w:r>
      <w:r w:rsidR="00545140">
        <w:fldChar w:fldCharType="separate"/>
      </w:r>
      <w:r w:rsidR="00690256" w:rsidRPr="00690256">
        <w:rPr>
          <w:noProof/>
        </w:rPr>
        <w:t>[7]</w:t>
      </w:r>
      <w:r w:rsidR="00545140">
        <w:fldChar w:fldCharType="end"/>
      </w:r>
      <w:r w:rsidRPr="004A1979">
        <w:t xml:space="preserve">. Setiap anggota mendaftar terlebih dahulu kemudian anggota dapat meminjam buku dan diserahkan kepada petugas perpustakaan. Lalu Petugas mencatat peminjaman. Setelah itu, anggota wajib mengembalikan buku yang telah dipinjam sesuai dengan tanggal batas peminjaman. Ketika anggota </w:t>
      </w:r>
      <w:r w:rsidRPr="004A1979">
        <w:t xml:space="preserve">mengembalikan buku, petugas mencatat pengembalian. Model </w:t>
      </w:r>
      <w:r w:rsidRPr="004A1979">
        <w:rPr>
          <w:i/>
          <w:iCs/>
        </w:rPr>
        <w:t>waterfall</w:t>
      </w:r>
      <w:r w:rsidRPr="004A1979">
        <w:t xml:space="preserve"> ini dilakukan secara bertahap seperti air mengalir. Peminjaman buku tersebut harus melakukan prosedur yang telah ditentukan.</w:t>
      </w:r>
    </w:p>
    <w:p w14:paraId="3690AF3C" w14:textId="2AAA7E7C" w:rsidR="004A1979" w:rsidRPr="004A1979" w:rsidRDefault="00B71D95" w:rsidP="004A1979">
      <w:pPr>
        <w:pStyle w:val="IEEEHeading2"/>
        <w:numPr>
          <w:ilvl w:val="1"/>
          <w:numId w:val="11"/>
        </w:numPr>
      </w:pPr>
      <w:r>
        <w:t>Hasil Perancangan</w:t>
      </w:r>
    </w:p>
    <w:p w14:paraId="5E7A1075" w14:textId="60745724" w:rsidR="004F4563" w:rsidRPr="00022700" w:rsidRDefault="00190F09" w:rsidP="004F4563">
      <w:pPr>
        <w:pStyle w:val="IEEEParagraph"/>
        <w:rPr>
          <w:iCs/>
        </w:rPr>
      </w:pPr>
      <w:r w:rsidRPr="00022700">
        <w:rPr>
          <w:iCs/>
        </w:rPr>
        <w:t xml:space="preserve">Hasil perancangan </w:t>
      </w:r>
      <w:r w:rsidR="00855974">
        <w:rPr>
          <w:iCs/>
          <w:lang w:val="en-US"/>
        </w:rPr>
        <w:t>Aplikasi</w:t>
      </w:r>
      <w:r w:rsidRPr="00022700">
        <w:rPr>
          <w:iCs/>
        </w:rPr>
        <w:t xml:space="preserve"> peminjaman buku perpustakaan atau Sipinjam ini sudah cukup baik</w:t>
      </w:r>
      <w:r w:rsidR="004A1979" w:rsidRPr="00022700">
        <w:rPr>
          <w:iCs/>
        </w:rPr>
        <w:t>.</w:t>
      </w:r>
      <w:r w:rsidRPr="00022700">
        <w:rPr>
          <w:iCs/>
        </w:rPr>
        <w:t xml:space="preserve"> Hal ini dapat dilihat dari kebutuhan fungsional, kebutuhan non fungsional, dan kebutuhan performa yang dapat berjalan dengan baik.</w:t>
      </w:r>
      <w:r w:rsidR="00825A75" w:rsidRPr="00022700">
        <w:rPr>
          <w:iCs/>
        </w:rPr>
        <w:t xml:space="preserve"> Hasil perancangan yang dimaksud memiliki beberapa fitur dalam sistem yang di antaranya ialah sebagai berikut.</w:t>
      </w:r>
    </w:p>
    <w:p w14:paraId="2C6A00CC" w14:textId="4B7F0778" w:rsidR="0073723E" w:rsidRDefault="009F0BDB" w:rsidP="000D2BF1">
      <w:pPr>
        <w:pStyle w:val="IEEEParagraph"/>
        <w:numPr>
          <w:ilvl w:val="0"/>
          <w:numId w:val="14"/>
        </w:numPr>
        <w:spacing w:before="120" w:after="60"/>
        <w:ind w:left="0" w:firstLine="216"/>
        <w:rPr>
          <w:iCs/>
        </w:rPr>
      </w:pPr>
      <w:r>
        <w:rPr>
          <w:i/>
        </w:rPr>
        <w:t xml:space="preserve">Dashboard: </w:t>
      </w:r>
      <w:r w:rsidR="004A1979" w:rsidRPr="009F0BDB">
        <w:rPr>
          <w:iCs/>
        </w:rPr>
        <w:t>Adapun yang pertama terdapat fitur Dashboard, pada fitur tersebut terdapat 3 tampilan yaitu, total peminjaman, total buku, dan total anggota</w:t>
      </w:r>
      <w:r w:rsidR="002B431B" w:rsidRPr="009F0BDB">
        <w:rPr>
          <w:iCs/>
        </w:rPr>
        <w:t>.</w:t>
      </w:r>
      <w:r w:rsidR="005A5153">
        <w:rPr>
          <w:iCs/>
        </w:rPr>
        <w:t xml:space="preserve"> Tampilan fitur </w:t>
      </w:r>
      <w:r w:rsidR="005A5153" w:rsidRPr="005A5153">
        <w:rPr>
          <w:i/>
        </w:rPr>
        <w:t>dashboard</w:t>
      </w:r>
      <w:r w:rsidR="005A5153">
        <w:rPr>
          <w:i/>
        </w:rPr>
        <w:t xml:space="preserve"> </w:t>
      </w:r>
      <w:r w:rsidR="005A5153">
        <w:rPr>
          <w:iCs/>
        </w:rPr>
        <w:t>dapat dilihat pada gambar di bawah ini.</w:t>
      </w:r>
    </w:p>
    <w:p w14:paraId="4D2BD58D" w14:textId="57B6A8C1" w:rsidR="005A5153" w:rsidRDefault="005A5153" w:rsidP="005A5153">
      <w:pPr>
        <w:pStyle w:val="IEEEParagraph"/>
        <w:ind w:firstLine="0"/>
        <w:rPr>
          <w:iCs/>
        </w:rPr>
      </w:pPr>
    </w:p>
    <w:p w14:paraId="1574D6F2" w14:textId="0BA5E29F" w:rsidR="005A5153" w:rsidRDefault="005A5153" w:rsidP="007404C8">
      <w:pPr>
        <w:pStyle w:val="IEEEParagraph"/>
        <w:ind w:firstLine="0"/>
        <w:jc w:val="center"/>
        <w:rPr>
          <w:iCs/>
        </w:rPr>
      </w:pPr>
      <w:r>
        <w:rPr>
          <w:noProof/>
          <w:lang w:val="en-ID" w:eastAsia="en-ID"/>
        </w:rPr>
        <w:drawing>
          <wp:inline distT="0" distB="0" distL="0" distR="0" wp14:anchorId="75F39DDD" wp14:editId="56F80F29">
            <wp:extent cx="2984500" cy="1365885"/>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84500" cy="1365885"/>
                    </a:xfrm>
                    <a:prstGeom prst="rect">
                      <a:avLst/>
                    </a:prstGeom>
                  </pic:spPr>
                </pic:pic>
              </a:graphicData>
            </a:graphic>
          </wp:inline>
        </w:drawing>
      </w:r>
    </w:p>
    <w:p w14:paraId="634E6753" w14:textId="0AAA521D" w:rsidR="005A5153" w:rsidRPr="005A5153" w:rsidRDefault="005A5153" w:rsidP="005A5153">
      <w:pPr>
        <w:pStyle w:val="IEEEParagraph"/>
        <w:spacing w:before="120" w:after="240"/>
        <w:ind w:firstLine="0"/>
        <w:rPr>
          <w:iCs/>
          <w:sz w:val="16"/>
          <w:szCs w:val="20"/>
        </w:rPr>
      </w:pPr>
      <w:r w:rsidRPr="005A5153">
        <w:rPr>
          <w:iCs/>
          <w:sz w:val="16"/>
          <w:szCs w:val="20"/>
        </w:rPr>
        <w:t>Gambar</w:t>
      </w:r>
      <w:r>
        <w:rPr>
          <w:iCs/>
          <w:sz w:val="16"/>
          <w:szCs w:val="20"/>
        </w:rPr>
        <w:t xml:space="preserve"> 24. Tampilan fitur dashboard</w:t>
      </w:r>
    </w:p>
    <w:p w14:paraId="0129E432" w14:textId="2A807294" w:rsidR="008C008A" w:rsidRDefault="008C008A" w:rsidP="00300F00">
      <w:pPr>
        <w:pStyle w:val="IEEEParagraph"/>
        <w:numPr>
          <w:ilvl w:val="0"/>
          <w:numId w:val="14"/>
        </w:numPr>
        <w:spacing w:before="120" w:after="60"/>
        <w:ind w:left="0" w:firstLine="216"/>
        <w:rPr>
          <w:iCs/>
        </w:rPr>
      </w:pPr>
      <w:r>
        <w:rPr>
          <w:i/>
        </w:rPr>
        <w:t>Peminjaman:</w:t>
      </w:r>
      <w:r w:rsidR="00300F00">
        <w:rPr>
          <w:i/>
        </w:rPr>
        <w:t xml:space="preserve"> </w:t>
      </w:r>
      <w:r w:rsidR="00300F00" w:rsidRPr="002B431B">
        <w:rPr>
          <w:iCs/>
        </w:rPr>
        <w:t xml:space="preserve">Fitur yang kedua yaitu fitur Peminjaman, pada fitur tersebut terdapat data </w:t>
      </w:r>
      <w:r w:rsidR="00300F00" w:rsidRPr="002B431B">
        <w:rPr>
          <w:i/>
        </w:rPr>
        <w:t>input</w:t>
      </w:r>
      <w:r w:rsidR="00300F00" w:rsidRPr="002B431B">
        <w:rPr>
          <w:iCs/>
        </w:rPr>
        <w:t xml:space="preserve"> berupa memasukkan data tanggal peminjaman, tanggal pengembalian, buku, nomor anggota dan nama petugas</w:t>
      </w:r>
      <w:r w:rsidR="00300F00">
        <w:rPr>
          <w:iCs/>
        </w:rPr>
        <w:t>.</w:t>
      </w:r>
      <w:r w:rsidR="00435158">
        <w:rPr>
          <w:iCs/>
        </w:rPr>
        <w:t xml:space="preserve"> Tampilan pada fitur peminjaman dapat dilihat pada gambar di bawah ini.</w:t>
      </w:r>
    </w:p>
    <w:p w14:paraId="34E56CD1" w14:textId="608C4C90" w:rsidR="00271CA3" w:rsidRDefault="00271CA3" w:rsidP="00271CA3">
      <w:pPr>
        <w:pStyle w:val="IEEEParagraph"/>
        <w:ind w:firstLine="0"/>
        <w:rPr>
          <w:iCs/>
        </w:rPr>
      </w:pPr>
    </w:p>
    <w:p w14:paraId="01622AD3" w14:textId="09EB4C0C" w:rsidR="00271CA3" w:rsidRDefault="007404C8" w:rsidP="007404C8">
      <w:pPr>
        <w:pStyle w:val="IEEEParagraph"/>
        <w:ind w:firstLine="0"/>
        <w:jc w:val="center"/>
        <w:rPr>
          <w:iCs/>
        </w:rPr>
      </w:pPr>
      <w:r>
        <w:rPr>
          <w:noProof/>
          <w:lang w:val="en-ID" w:eastAsia="en-ID"/>
        </w:rPr>
        <w:drawing>
          <wp:inline distT="0" distB="0" distL="0" distR="0" wp14:anchorId="22D12FD8" wp14:editId="5F891C43">
            <wp:extent cx="2984500" cy="13709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84500" cy="1370965"/>
                    </a:xfrm>
                    <a:prstGeom prst="rect">
                      <a:avLst/>
                    </a:prstGeom>
                  </pic:spPr>
                </pic:pic>
              </a:graphicData>
            </a:graphic>
          </wp:inline>
        </w:drawing>
      </w:r>
    </w:p>
    <w:p w14:paraId="41D76166" w14:textId="28814DB2" w:rsidR="00271CA3" w:rsidRPr="007404C8" w:rsidRDefault="007404C8" w:rsidP="007404C8">
      <w:pPr>
        <w:pStyle w:val="IEEEParagraph"/>
        <w:spacing w:before="120" w:after="240"/>
        <w:ind w:firstLine="0"/>
        <w:rPr>
          <w:iCs/>
          <w:sz w:val="16"/>
          <w:szCs w:val="20"/>
        </w:rPr>
      </w:pPr>
      <w:r>
        <w:rPr>
          <w:iCs/>
          <w:sz w:val="16"/>
          <w:szCs w:val="20"/>
        </w:rPr>
        <w:t>Gambar 25. Tampilan fitur peminjaman</w:t>
      </w:r>
    </w:p>
    <w:p w14:paraId="0B977363" w14:textId="4B1111E6" w:rsidR="008C008A" w:rsidRDefault="008C008A" w:rsidP="00300F00">
      <w:pPr>
        <w:pStyle w:val="IEEEParagraph"/>
        <w:numPr>
          <w:ilvl w:val="0"/>
          <w:numId w:val="14"/>
        </w:numPr>
        <w:spacing w:before="120" w:after="60"/>
        <w:ind w:left="0" w:firstLine="216"/>
        <w:rPr>
          <w:iCs/>
        </w:rPr>
      </w:pPr>
      <w:r>
        <w:rPr>
          <w:i/>
        </w:rPr>
        <w:t>Pengembalian:</w:t>
      </w:r>
      <w:r w:rsidR="00300F00">
        <w:rPr>
          <w:i/>
        </w:rPr>
        <w:t xml:space="preserve"> </w:t>
      </w:r>
      <w:r w:rsidR="00300F00" w:rsidRPr="002B431B">
        <w:rPr>
          <w:iCs/>
        </w:rPr>
        <w:t xml:space="preserve">Fitur yang ketiga yaitu fitur Pengembalian, pada fitur tersebut terdapat data </w:t>
      </w:r>
      <w:r w:rsidR="00300F00" w:rsidRPr="002B431B">
        <w:rPr>
          <w:i/>
        </w:rPr>
        <w:t>input</w:t>
      </w:r>
      <w:r w:rsidR="00300F00" w:rsidRPr="002B431B">
        <w:rPr>
          <w:iCs/>
        </w:rPr>
        <w:t xml:space="preserve"> berupa memasukkan data tanggal pen</w:t>
      </w:r>
      <w:r w:rsidR="00300F00">
        <w:rPr>
          <w:iCs/>
        </w:rPr>
        <w:t>ge</w:t>
      </w:r>
      <w:r w:rsidR="00300F00" w:rsidRPr="002B431B">
        <w:rPr>
          <w:iCs/>
        </w:rPr>
        <w:t>mbalian, denda, buku, nomor anggota, dan nama petugas</w:t>
      </w:r>
      <w:r w:rsidR="00300F00">
        <w:rPr>
          <w:iCs/>
        </w:rPr>
        <w:t>.</w:t>
      </w:r>
      <w:r w:rsidR="00435158">
        <w:rPr>
          <w:iCs/>
        </w:rPr>
        <w:t xml:space="preserve"> Tampilan fitur pengembalian dapat dilihat pada gambar di bawah ini.</w:t>
      </w:r>
    </w:p>
    <w:p w14:paraId="19A02FE9" w14:textId="315AC846" w:rsidR="00E86BDC" w:rsidRDefault="00E86BDC" w:rsidP="00E86BDC">
      <w:pPr>
        <w:pStyle w:val="IEEEParagraph"/>
        <w:ind w:firstLine="0"/>
        <w:rPr>
          <w:iCs/>
        </w:rPr>
      </w:pPr>
    </w:p>
    <w:p w14:paraId="02C1FBFA" w14:textId="6F3E1BBC" w:rsidR="00E86BDC" w:rsidRDefault="00E86BDC" w:rsidP="00E86BDC">
      <w:pPr>
        <w:pStyle w:val="IEEEParagraph"/>
        <w:ind w:firstLine="0"/>
        <w:jc w:val="center"/>
        <w:rPr>
          <w:iCs/>
        </w:rPr>
      </w:pPr>
      <w:r>
        <w:rPr>
          <w:noProof/>
          <w:lang w:val="en-ID" w:eastAsia="en-ID"/>
        </w:rPr>
        <w:lastRenderedPageBreak/>
        <w:drawing>
          <wp:inline distT="0" distB="0" distL="0" distR="0" wp14:anchorId="3CBAFA27" wp14:editId="1F5243EA">
            <wp:extent cx="2984500" cy="1371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4500" cy="1371600"/>
                    </a:xfrm>
                    <a:prstGeom prst="rect">
                      <a:avLst/>
                    </a:prstGeom>
                  </pic:spPr>
                </pic:pic>
              </a:graphicData>
            </a:graphic>
          </wp:inline>
        </w:drawing>
      </w:r>
    </w:p>
    <w:p w14:paraId="011AC63C" w14:textId="102CB8A1" w:rsidR="00E86BDC" w:rsidRPr="00E86BDC" w:rsidRDefault="00E86BDC" w:rsidP="00E86BDC">
      <w:pPr>
        <w:pStyle w:val="IEEEParagraph"/>
        <w:spacing w:before="120" w:after="240"/>
        <w:ind w:firstLine="0"/>
        <w:rPr>
          <w:iCs/>
          <w:sz w:val="16"/>
          <w:szCs w:val="20"/>
        </w:rPr>
      </w:pPr>
      <w:r>
        <w:rPr>
          <w:iCs/>
          <w:sz w:val="16"/>
          <w:szCs w:val="20"/>
        </w:rPr>
        <w:t>Gambar 26. Tampilan fitur pengembalian</w:t>
      </w:r>
    </w:p>
    <w:p w14:paraId="416EAF5F" w14:textId="18F5492C" w:rsidR="008C008A" w:rsidRDefault="008C008A" w:rsidP="00300F00">
      <w:pPr>
        <w:pStyle w:val="IEEEParagraph"/>
        <w:numPr>
          <w:ilvl w:val="0"/>
          <w:numId w:val="14"/>
        </w:numPr>
        <w:spacing w:before="120" w:after="60"/>
        <w:ind w:left="0" w:firstLine="216"/>
        <w:rPr>
          <w:iCs/>
        </w:rPr>
      </w:pPr>
      <w:r>
        <w:rPr>
          <w:i/>
        </w:rPr>
        <w:t>Buku:</w:t>
      </w:r>
      <w:r w:rsidR="00300F00">
        <w:rPr>
          <w:i/>
        </w:rPr>
        <w:t xml:space="preserve"> </w:t>
      </w:r>
      <w:r w:rsidR="00300F00" w:rsidRPr="002B431B">
        <w:rPr>
          <w:iCs/>
        </w:rPr>
        <w:t xml:space="preserve">Fitur yang keempat yaitu fitur Buku, pada fitur tersebut terdapat dua data menu </w:t>
      </w:r>
      <w:r w:rsidR="00300F00" w:rsidRPr="002B431B">
        <w:rPr>
          <w:i/>
        </w:rPr>
        <w:t>input</w:t>
      </w:r>
      <w:r w:rsidR="00300F00" w:rsidRPr="002B431B">
        <w:rPr>
          <w:iCs/>
        </w:rPr>
        <w:t xml:space="preserve"> yaitu </w:t>
      </w:r>
      <w:r w:rsidR="00300F00" w:rsidRPr="002B431B">
        <w:rPr>
          <w:i/>
        </w:rPr>
        <w:t>input</w:t>
      </w:r>
      <w:r w:rsidR="00300F00" w:rsidRPr="002B431B">
        <w:rPr>
          <w:iCs/>
        </w:rPr>
        <w:t xml:space="preserve"> tambah buku dan daftar buku. Pada menu </w:t>
      </w:r>
      <w:r w:rsidR="00300F00" w:rsidRPr="002B431B">
        <w:rPr>
          <w:i/>
        </w:rPr>
        <w:t>input</w:t>
      </w:r>
      <w:r w:rsidR="00300F00" w:rsidRPr="002B431B">
        <w:rPr>
          <w:iCs/>
        </w:rPr>
        <w:t xml:space="preserve"> tambah buku terdapat data judul buku, penerbit, penulis, tahun terbit, dan stok. Pada menu daftar buku, terdapat judul buku, penerbit, penulis, tahun terbit, dan stok buku</w:t>
      </w:r>
      <w:r w:rsidR="00300F00">
        <w:rPr>
          <w:iCs/>
        </w:rPr>
        <w:t>.</w:t>
      </w:r>
      <w:r w:rsidR="00435158">
        <w:rPr>
          <w:iCs/>
        </w:rPr>
        <w:t xml:space="preserve"> Tampilan fitur buku dapat dilihat pada gambar di bawah ini.</w:t>
      </w:r>
    </w:p>
    <w:p w14:paraId="7F2718C5" w14:textId="19EE2B0A" w:rsidR="006711F8" w:rsidRDefault="006711F8" w:rsidP="006711F8">
      <w:pPr>
        <w:pStyle w:val="IEEEParagraph"/>
        <w:ind w:firstLine="0"/>
        <w:rPr>
          <w:iCs/>
        </w:rPr>
      </w:pPr>
    </w:p>
    <w:p w14:paraId="60F5E0A5" w14:textId="53356FA5" w:rsidR="006711F8" w:rsidRDefault="006711F8" w:rsidP="006711F8">
      <w:pPr>
        <w:pStyle w:val="IEEEParagraph"/>
        <w:ind w:firstLine="0"/>
        <w:jc w:val="center"/>
        <w:rPr>
          <w:iCs/>
        </w:rPr>
      </w:pPr>
      <w:r>
        <w:rPr>
          <w:iCs/>
          <w:noProof/>
          <w:lang w:val="en-ID" w:eastAsia="en-ID"/>
        </w:rPr>
        <w:drawing>
          <wp:inline distT="0" distB="0" distL="0" distR="0" wp14:anchorId="4408FD7C" wp14:editId="15D218DD">
            <wp:extent cx="2984500" cy="1599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84500" cy="1599565"/>
                    </a:xfrm>
                    <a:prstGeom prst="rect">
                      <a:avLst/>
                    </a:prstGeom>
                  </pic:spPr>
                </pic:pic>
              </a:graphicData>
            </a:graphic>
          </wp:inline>
        </w:drawing>
      </w:r>
    </w:p>
    <w:p w14:paraId="7A898877" w14:textId="3FD68A22" w:rsidR="006711F8" w:rsidRPr="006711F8" w:rsidRDefault="006711F8" w:rsidP="006711F8">
      <w:pPr>
        <w:pStyle w:val="IEEEParagraph"/>
        <w:spacing w:before="120" w:after="240"/>
        <w:ind w:firstLine="0"/>
        <w:rPr>
          <w:iCs/>
          <w:sz w:val="16"/>
          <w:szCs w:val="16"/>
        </w:rPr>
      </w:pPr>
      <w:r>
        <w:rPr>
          <w:iCs/>
          <w:sz w:val="16"/>
          <w:szCs w:val="16"/>
        </w:rPr>
        <w:t>Gambar 27. Tampilan fitur buku</w:t>
      </w:r>
    </w:p>
    <w:p w14:paraId="7BE50417" w14:textId="4BE09E1D" w:rsidR="008C008A" w:rsidRDefault="008C008A" w:rsidP="00300F00">
      <w:pPr>
        <w:pStyle w:val="IEEEParagraph"/>
        <w:numPr>
          <w:ilvl w:val="0"/>
          <w:numId w:val="14"/>
        </w:numPr>
        <w:spacing w:before="120" w:after="60"/>
        <w:ind w:left="0" w:firstLine="216"/>
        <w:rPr>
          <w:iCs/>
        </w:rPr>
      </w:pPr>
      <w:r>
        <w:rPr>
          <w:i/>
        </w:rPr>
        <w:t>Anggota:</w:t>
      </w:r>
      <w:r w:rsidR="00300F00">
        <w:rPr>
          <w:i/>
        </w:rPr>
        <w:t xml:space="preserve"> </w:t>
      </w:r>
      <w:r w:rsidR="00300F00" w:rsidRPr="002B431B">
        <w:rPr>
          <w:iCs/>
        </w:rPr>
        <w:t xml:space="preserve">Fitur yang kelima yaitu fitur Anggota, pada fitur tersebut terdapat dua data menu yaitu </w:t>
      </w:r>
      <w:r w:rsidR="00300F00" w:rsidRPr="002B431B">
        <w:rPr>
          <w:i/>
        </w:rPr>
        <w:t>input</w:t>
      </w:r>
      <w:r w:rsidR="00300F00" w:rsidRPr="002B431B">
        <w:rPr>
          <w:iCs/>
        </w:rPr>
        <w:t xml:space="preserve"> tambah anggota dan daftar angg</w:t>
      </w:r>
      <w:r w:rsidR="00300F00">
        <w:rPr>
          <w:iCs/>
        </w:rPr>
        <w:t>o</w:t>
      </w:r>
      <w:r w:rsidR="00300F00" w:rsidRPr="002B431B">
        <w:rPr>
          <w:iCs/>
        </w:rPr>
        <w:t xml:space="preserve">ta. Pada menu </w:t>
      </w:r>
      <w:r w:rsidR="00300F00" w:rsidRPr="002B431B">
        <w:rPr>
          <w:i/>
        </w:rPr>
        <w:t>input</w:t>
      </w:r>
      <w:r w:rsidR="00300F00" w:rsidRPr="002B431B">
        <w:rPr>
          <w:iCs/>
        </w:rPr>
        <w:t xml:space="preserve"> tambah anggota terdapat data nama lengkap, no. telepon, dan alamat. Pada menu daftar anggota terdapat nama anggota, no. telepon, dan alamat.</w:t>
      </w:r>
      <w:r w:rsidR="001C7D84">
        <w:rPr>
          <w:iCs/>
        </w:rPr>
        <w:t xml:space="preserve"> Tampilan pada fitur anggota dapat dilihat pada gambar di bawah ini.</w:t>
      </w:r>
    </w:p>
    <w:p w14:paraId="53F6DC4F" w14:textId="406E9A71" w:rsidR="004976DA" w:rsidRDefault="004976DA" w:rsidP="004976DA">
      <w:pPr>
        <w:pStyle w:val="IEEEParagraph"/>
        <w:ind w:firstLine="0"/>
        <w:rPr>
          <w:iCs/>
        </w:rPr>
      </w:pPr>
    </w:p>
    <w:p w14:paraId="6E27AF6C" w14:textId="529B33CC" w:rsidR="004976DA" w:rsidRDefault="00AE2E21" w:rsidP="004976DA">
      <w:pPr>
        <w:pStyle w:val="IEEEParagraph"/>
        <w:ind w:firstLine="0"/>
        <w:rPr>
          <w:iCs/>
        </w:rPr>
      </w:pPr>
      <w:r>
        <w:rPr>
          <w:noProof/>
          <w:lang w:val="en-ID" w:eastAsia="en-ID"/>
        </w:rPr>
        <w:drawing>
          <wp:inline distT="0" distB="0" distL="0" distR="0" wp14:anchorId="271F0C20" wp14:editId="00FD6FF2">
            <wp:extent cx="2984500" cy="1367155"/>
            <wp:effectExtent l="0" t="0" r="635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84500" cy="1367155"/>
                    </a:xfrm>
                    <a:prstGeom prst="rect">
                      <a:avLst/>
                    </a:prstGeom>
                  </pic:spPr>
                </pic:pic>
              </a:graphicData>
            </a:graphic>
          </wp:inline>
        </w:drawing>
      </w:r>
    </w:p>
    <w:p w14:paraId="031E9322" w14:textId="1FF2C161" w:rsidR="004976DA" w:rsidRPr="00AE2E21" w:rsidRDefault="00AE2E21" w:rsidP="00AE2E21">
      <w:pPr>
        <w:pStyle w:val="IEEEParagraph"/>
        <w:spacing w:before="120" w:after="240"/>
        <w:ind w:firstLine="0"/>
        <w:rPr>
          <w:iCs/>
          <w:sz w:val="16"/>
          <w:szCs w:val="16"/>
        </w:rPr>
      </w:pPr>
      <w:r>
        <w:rPr>
          <w:iCs/>
          <w:sz w:val="16"/>
          <w:szCs w:val="16"/>
        </w:rPr>
        <w:t>Gambar 28. Tampilan fitur anggota</w:t>
      </w:r>
    </w:p>
    <w:p w14:paraId="3EBB9C1C" w14:textId="74EC4CDC" w:rsidR="005D1F03" w:rsidRPr="00683C19" w:rsidRDefault="008C008A" w:rsidP="00683C19">
      <w:pPr>
        <w:pStyle w:val="IEEEParagraph"/>
        <w:numPr>
          <w:ilvl w:val="0"/>
          <w:numId w:val="14"/>
        </w:numPr>
        <w:spacing w:before="120" w:after="60"/>
        <w:ind w:left="0" w:firstLine="216"/>
        <w:rPr>
          <w:color w:val="000000"/>
          <w:szCs w:val="20"/>
        </w:rPr>
      </w:pPr>
      <w:r>
        <w:rPr>
          <w:i/>
        </w:rPr>
        <w:t>Petugas</w:t>
      </w:r>
      <w:r w:rsidR="00E24E57">
        <w:rPr>
          <w:i/>
        </w:rPr>
        <w:t>:</w:t>
      </w:r>
      <w:r w:rsidR="00300F00">
        <w:rPr>
          <w:i/>
        </w:rPr>
        <w:t xml:space="preserve"> </w:t>
      </w:r>
      <w:r w:rsidR="00300F00" w:rsidRPr="002B431B">
        <w:rPr>
          <w:iCs/>
        </w:rPr>
        <w:t>Fitur yang terakhir yaitu fitur data Petugas dan terdapat informasi mengenai petugas dalam perpustakaan.</w:t>
      </w:r>
    </w:p>
    <w:p w14:paraId="05A63307" w14:textId="0C54B358" w:rsidR="00683C19" w:rsidRPr="00717AB0" w:rsidRDefault="00683C19" w:rsidP="00717AB0">
      <w:pPr>
        <w:pStyle w:val="IEEEParagraph"/>
        <w:numPr>
          <w:ilvl w:val="1"/>
          <w:numId w:val="11"/>
        </w:numPr>
        <w:spacing w:before="120" w:after="60"/>
        <w:rPr>
          <w:color w:val="000000"/>
          <w:szCs w:val="20"/>
        </w:rPr>
      </w:pPr>
      <w:r>
        <w:rPr>
          <w:i/>
          <w:iCs/>
          <w:color w:val="000000"/>
          <w:szCs w:val="20"/>
        </w:rPr>
        <w:t>Pengujian Software</w:t>
      </w:r>
    </w:p>
    <w:p w14:paraId="54004EF6" w14:textId="58125A00" w:rsidR="00683C19" w:rsidRDefault="00683C19" w:rsidP="00683C19">
      <w:pPr>
        <w:pStyle w:val="IEEETableCaption"/>
      </w:pPr>
      <w:r>
        <w:t xml:space="preserve">TABEL </w:t>
      </w:r>
      <w:r>
        <w:fldChar w:fldCharType="begin"/>
      </w:r>
      <w:r w:rsidRPr="00F66DAF">
        <w:instrText xml:space="preserve"> SEQ TABLE \* ROMAN </w:instrText>
      </w:r>
      <w:r>
        <w:fldChar w:fldCharType="separate"/>
      </w:r>
      <w:r>
        <w:rPr>
          <w:noProof/>
        </w:rPr>
        <w:t>I</w:t>
      </w:r>
      <w:r>
        <w:fldChar w:fldCharType="end"/>
      </w:r>
      <w:r>
        <w:br w:type="textWrapping" w:clear="all"/>
      </w:r>
      <w:r w:rsidR="00D628EF">
        <w:t xml:space="preserve">Hasil Pengujian </w:t>
      </w:r>
      <w:r w:rsidR="00D628EF" w:rsidRPr="00D628EF">
        <w:rPr>
          <w:i/>
          <w:iCs/>
        </w:rPr>
        <w:t>Software</w:t>
      </w:r>
    </w:p>
    <w:tbl>
      <w:tblPr>
        <w:tblW w:w="46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60"/>
        <w:gridCol w:w="1080"/>
        <w:gridCol w:w="1420"/>
        <w:gridCol w:w="902"/>
      </w:tblGrid>
      <w:tr w:rsidR="00D628EF" w14:paraId="6057CD49" w14:textId="5A80E2FE" w:rsidTr="00836EB5">
        <w:tc>
          <w:tcPr>
            <w:tcW w:w="1260" w:type="dxa"/>
            <w:shd w:val="clear" w:color="auto" w:fill="auto"/>
          </w:tcPr>
          <w:p w14:paraId="5A8314B7" w14:textId="7BD2D6F2" w:rsidR="00D628EF" w:rsidRPr="00C012E1" w:rsidRDefault="00D628EF" w:rsidP="00F65AE0">
            <w:pPr>
              <w:pStyle w:val="IEEETableHeaderLeft-Justified"/>
            </w:pPr>
            <w:r>
              <w:t>Deskripsi</w:t>
            </w:r>
          </w:p>
        </w:tc>
        <w:tc>
          <w:tcPr>
            <w:tcW w:w="1080" w:type="dxa"/>
            <w:shd w:val="clear" w:color="auto" w:fill="auto"/>
          </w:tcPr>
          <w:p w14:paraId="71BE981B" w14:textId="27A0E1F1" w:rsidR="00D628EF" w:rsidRPr="00C012E1" w:rsidRDefault="00D628EF" w:rsidP="00F65AE0">
            <w:pPr>
              <w:pStyle w:val="IEEETableHeaderLeft-Justified"/>
            </w:pPr>
            <w:r>
              <w:t>Fitur</w:t>
            </w:r>
          </w:p>
        </w:tc>
        <w:tc>
          <w:tcPr>
            <w:tcW w:w="1420" w:type="dxa"/>
            <w:shd w:val="clear" w:color="auto" w:fill="auto"/>
          </w:tcPr>
          <w:p w14:paraId="37DE25AA" w14:textId="360DE7EA" w:rsidR="00D628EF" w:rsidRPr="00D628EF" w:rsidRDefault="00D628EF" w:rsidP="00F65AE0">
            <w:pPr>
              <w:pStyle w:val="IEEETableHeaderLeft-Justified"/>
              <w:rPr>
                <w:i/>
                <w:iCs/>
              </w:rPr>
            </w:pPr>
            <w:r>
              <w:t xml:space="preserve">Hasil Pengujian </w:t>
            </w:r>
            <w:r>
              <w:rPr>
                <w:i/>
                <w:iCs/>
              </w:rPr>
              <w:t>Software</w:t>
            </w:r>
          </w:p>
        </w:tc>
        <w:tc>
          <w:tcPr>
            <w:tcW w:w="902" w:type="dxa"/>
          </w:tcPr>
          <w:p w14:paraId="1D90FD99" w14:textId="326260AF" w:rsidR="00D628EF" w:rsidRDefault="00D628EF" w:rsidP="00F65AE0">
            <w:pPr>
              <w:pStyle w:val="IEEETableHeaderLeft-Justified"/>
            </w:pPr>
            <w:r>
              <w:t>Status</w:t>
            </w:r>
          </w:p>
        </w:tc>
      </w:tr>
      <w:tr w:rsidR="00D628EF" w14:paraId="00B3F167" w14:textId="5E5D8975" w:rsidTr="00836EB5">
        <w:tc>
          <w:tcPr>
            <w:tcW w:w="1260" w:type="dxa"/>
            <w:shd w:val="clear" w:color="auto" w:fill="auto"/>
          </w:tcPr>
          <w:p w14:paraId="5096F569" w14:textId="1A507365" w:rsidR="00D628EF" w:rsidRPr="00EA4DE9" w:rsidRDefault="00CD2FCB" w:rsidP="00F65AE0">
            <w:pPr>
              <w:pStyle w:val="IEEETableCell"/>
              <w:rPr>
                <w:sz w:val="16"/>
              </w:rPr>
            </w:pPr>
            <w:r w:rsidRPr="00CD2FCB">
              <w:rPr>
                <w:sz w:val="16"/>
              </w:rPr>
              <w:t>Masukan username dan password</w:t>
            </w:r>
          </w:p>
        </w:tc>
        <w:tc>
          <w:tcPr>
            <w:tcW w:w="1080" w:type="dxa"/>
            <w:shd w:val="clear" w:color="auto" w:fill="auto"/>
          </w:tcPr>
          <w:p w14:paraId="4A51A3DF" w14:textId="637EF999" w:rsidR="00D628EF" w:rsidRPr="00EA4DE9" w:rsidRDefault="00CD2FCB" w:rsidP="00F65AE0">
            <w:pPr>
              <w:pStyle w:val="IEEETableCell"/>
              <w:rPr>
                <w:sz w:val="16"/>
              </w:rPr>
            </w:pPr>
            <w:r w:rsidRPr="00CD2FCB">
              <w:rPr>
                <w:sz w:val="16"/>
              </w:rPr>
              <w:t>Login dan register</w:t>
            </w:r>
          </w:p>
        </w:tc>
        <w:tc>
          <w:tcPr>
            <w:tcW w:w="1420" w:type="dxa"/>
            <w:shd w:val="clear" w:color="auto" w:fill="auto"/>
          </w:tcPr>
          <w:p w14:paraId="15AF49EE" w14:textId="3FDF8695" w:rsidR="00D628EF" w:rsidRPr="00EA4DE9" w:rsidRDefault="00CD2FCB" w:rsidP="00F65AE0">
            <w:pPr>
              <w:pStyle w:val="IEEETableCell"/>
              <w:rPr>
                <w:sz w:val="16"/>
              </w:rPr>
            </w:pPr>
            <w:r w:rsidRPr="00CD2FCB">
              <w:rPr>
                <w:sz w:val="16"/>
              </w:rPr>
              <w:t>Sistem mengisi username dan password</w:t>
            </w:r>
          </w:p>
        </w:tc>
        <w:tc>
          <w:tcPr>
            <w:tcW w:w="902" w:type="dxa"/>
          </w:tcPr>
          <w:p w14:paraId="456F3428" w14:textId="3F793DF8" w:rsidR="00D628EF" w:rsidRPr="00EA4DE9" w:rsidRDefault="00FB4E9F" w:rsidP="00F65AE0">
            <w:pPr>
              <w:pStyle w:val="IEEETableCell"/>
              <w:rPr>
                <w:sz w:val="16"/>
              </w:rPr>
            </w:pPr>
            <w:r>
              <w:rPr>
                <w:sz w:val="16"/>
              </w:rPr>
              <w:t>Berhasil</w:t>
            </w:r>
          </w:p>
        </w:tc>
      </w:tr>
      <w:tr w:rsidR="00D628EF" w14:paraId="2A3C593A" w14:textId="5630B686" w:rsidTr="00836EB5">
        <w:tc>
          <w:tcPr>
            <w:tcW w:w="1260" w:type="dxa"/>
            <w:shd w:val="clear" w:color="auto" w:fill="auto"/>
          </w:tcPr>
          <w:p w14:paraId="48815B90" w14:textId="7D82731A" w:rsidR="00D628EF" w:rsidRPr="00EA4DE9" w:rsidRDefault="00FB4E9F" w:rsidP="00F65AE0">
            <w:pPr>
              <w:pStyle w:val="IEEETableCell"/>
              <w:rPr>
                <w:sz w:val="16"/>
              </w:rPr>
            </w:pPr>
            <w:r w:rsidRPr="00FB4E9F">
              <w:rPr>
                <w:sz w:val="16"/>
              </w:rPr>
              <w:t>Memilih Menu pada tampilan awal aplikasi</w:t>
            </w:r>
          </w:p>
        </w:tc>
        <w:tc>
          <w:tcPr>
            <w:tcW w:w="1080" w:type="dxa"/>
            <w:shd w:val="clear" w:color="auto" w:fill="auto"/>
          </w:tcPr>
          <w:p w14:paraId="66C1DD2B" w14:textId="6B8DC9DB" w:rsidR="00D628EF" w:rsidRPr="00EA4DE9" w:rsidRDefault="00FB4E9F" w:rsidP="00F65AE0">
            <w:pPr>
              <w:pStyle w:val="IEEETableCell"/>
              <w:rPr>
                <w:sz w:val="16"/>
              </w:rPr>
            </w:pPr>
            <w:r w:rsidRPr="00FB4E9F">
              <w:rPr>
                <w:sz w:val="16"/>
              </w:rPr>
              <w:t>Dashboard</w:t>
            </w:r>
          </w:p>
        </w:tc>
        <w:tc>
          <w:tcPr>
            <w:tcW w:w="1420" w:type="dxa"/>
            <w:shd w:val="clear" w:color="auto" w:fill="auto"/>
          </w:tcPr>
          <w:p w14:paraId="18CDCCF4" w14:textId="4A5D4853" w:rsidR="00D628EF" w:rsidRPr="00EA4DE9" w:rsidRDefault="00FB4E9F" w:rsidP="00F65AE0">
            <w:pPr>
              <w:pStyle w:val="IEEETableCell"/>
              <w:rPr>
                <w:sz w:val="16"/>
              </w:rPr>
            </w:pPr>
            <w:r w:rsidRPr="00FB4E9F">
              <w:rPr>
                <w:sz w:val="16"/>
              </w:rPr>
              <w:t>Sistem akan menampilkan beberapa tampilan total peminjaman, total buku dan total anggota</w:t>
            </w:r>
          </w:p>
        </w:tc>
        <w:tc>
          <w:tcPr>
            <w:tcW w:w="902" w:type="dxa"/>
          </w:tcPr>
          <w:p w14:paraId="25D72446" w14:textId="244606B0" w:rsidR="00D628EF" w:rsidRDefault="00FB4E9F" w:rsidP="00F65AE0">
            <w:pPr>
              <w:pStyle w:val="IEEETableCell"/>
              <w:rPr>
                <w:sz w:val="16"/>
              </w:rPr>
            </w:pPr>
            <w:r>
              <w:rPr>
                <w:sz w:val="16"/>
              </w:rPr>
              <w:t>Berhasil</w:t>
            </w:r>
          </w:p>
        </w:tc>
      </w:tr>
      <w:tr w:rsidR="00D628EF" w14:paraId="6C0F4578" w14:textId="499752FE" w:rsidTr="00836EB5">
        <w:tc>
          <w:tcPr>
            <w:tcW w:w="1260" w:type="dxa"/>
            <w:shd w:val="clear" w:color="auto" w:fill="auto"/>
          </w:tcPr>
          <w:p w14:paraId="3EFF58A3" w14:textId="20EC51DB" w:rsidR="00D628EF" w:rsidRPr="00EA4DE9" w:rsidRDefault="00FB4E9F" w:rsidP="00F65AE0">
            <w:pPr>
              <w:pStyle w:val="IEEETableCell"/>
              <w:rPr>
                <w:sz w:val="16"/>
              </w:rPr>
            </w:pPr>
            <w:r w:rsidRPr="00FB4E9F">
              <w:rPr>
                <w:sz w:val="16"/>
              </w:rPr>
              <w:t xml:space="preserve">Memilih dan memasukan buku yang ingin dipinjam  </w:t>
            </w:r>
          </w:p>
        </w:tc>
        <w:tc>
          <w:tcPr>
            <w:tcW w:w="1080" w:type="dxa"/>
            <w:shd w:val="clear" w:color="auto" w:fill="auto"/>
          </w:tcPr>
          <w:p w14:paraId="64F837C9" w14:textId="45BFABFD" w:rsidR="00D628EF" w:rsidRPr="00EA4DE9" w:rsidRDefault="00FB4E9F" w:rsidP="00F65AE0">
            <w:pPr>
              <w:pStyle w:val="IEEETableCell"/>
              <w:rPr>
                <w:sz w:val="16"/>
              </w:rPr>
            </w:pPr>
            <w:r w:rsidRPr="00FB4E9F">
              <w:rPr>
                <w:sz w:val="16"/>
              </w:rPr>
              <w:t>Peminjaman</w:t>
            </w:r>
          </w:p>
        </w:tc>
        <w:tc>
          <w:tcPr>
            <w:tcW w:w="1420" w:type="dxa"/>
            <w:shd w:val="clear" w:color="auto" w:fill="auto"/>
          </w:tcPr>
          <w:p w14:paraId="2180FA4E" w14:textId="52B51FDB" w:rsidR="00D628EF" w:rsidRPr="00EA4DE9" w:rsidRDefault="00FB4E9F" w:rsidP="00F65AE0">
            <w:pPr>
              <w:pStyle w:val="IEEETableCell"/>
              <w:rPr>
                <w:sz w:val="16"/>
              </w:rPr>
            </w:pPr>
            <w:r w:rsidRPr="00FB4E9F">
              <w:rPr>
                <w:sz w:val="16"/>
              </w:rPr>
              <w:t>Sistem dapat menampilkan peminjaman, kemudian sebagai pengguna, pengguna dapat melakukan peminjaman buku di perpustakaan</w:t>
            </w:r>
          </w:p>
        </w:tc>
        <w:tc>
          <w:tcPr>
            <w:tcW w:w="902" w:type="dxa"/>
          </w:tcPr>
          <w:p w14:paraId="4D57B1A4" w14:textId="620F5D34" w:rsidR="00D628EF" w:rsidRPr="00EA4DE9" w:rsidRDefault="00FB4E9F" w:rsidP="00F65AE0">
            <w:pPr>
              <w:pStyle w:val="IEEETableCell"/>
              <w:rPr>
                <w:sz w:val="16"/>
              </w:rPr>
            </w:pPr>
            <w:r>
              <w:rPr>
                <w:sz w:val="16"/>
              </w:rPr>
              <w:t>Berhasil</w:t>
            </w:r>
          </w:p>
        </w:tc>
      </w:tr>
      <w:tr w:rsidR="00D628EF" w14:paraId="151E7638" w14:textId="3846B27A" w:rsidTr="00836EB5">
        <w:tc>
          <w:tcPr>
            <w:tcW w:w="1260" w:type="dxa"/>
            <w:shd w:val="clear" w:color="auto" w:fill="auto"/>
          </w:tcPr>
          <w:p w14:paraId="262CD069" w14:textId="7C750C11" w:rsidR="00D628EF" w:rsidRPr="00EA4DE9" w:rsidRDefault="00FB4E9F" w:rsidP="00F65AE0">
            <w:pPr>
              <w:pStyle w:val="IEEETableCell"/>
              <w:rPr>
                <w:sz w:val="16"/>
              </w:rPr>
            </w:pPr>
            <w:r w:rsidRPr="00FB4E9F">
              <w:rPr>
                <w:sz w:val="16"/>
              </w:rPr>
              <w:t>Anggota perpustakaan harus mengembalikan buku yang telah dipinjam dengan ketentuan batas waktu</w:t>
            </w:r>
          </w:p>
        </w:tc>
        <w:tc>
          <w:tcPr>
            <w:tcW w:w="1080" w:type="dxa"/>
            <w:shd w:val="clear" w:color="auto" w:fill="auto"/>
          </w:tcPr>
          <w:p w14:paraId="204422EA" w14:textId="19EE494E" w:rsidR="00D628EF" w:rsidRPr="00EA4DE9" w:rsidRDefault="00285FB6" w:rsidP="00F65AE0">
            <w:pPr>
              <w:pStyle w:val="IEEETableCell"/>
              <w:rPr>
                <w:sz w:val="16"/>
              </w:rPr>
            </w:pPr>
            <w:r w:rsidRPr="00285FB6">
              <w:rPr>
                <w:sz w:val="16"/>
              </w:rPr>
              <w:t>Pengembalian</w:t>
            </w:r>
          </w:p>
        </w:tc>
        <w:tc>
          <w:tcPr>
            <w:tcW w:w="1420" w:type="dxa"/>
            <w:shd w:val="clear" w:color="auto" w:fill="auto"/>
          </w:tcPr>
          <w:p w14:paraId="70FC2B85" w14:textId="15D1A84E" w:rsidR="00D628EF" w:rsidRPr="00EA4DE9" w:rsidRDefault="00285FB6" w:rsidP="00F65AE0">
            <w:pPr>
              <w:pStyle w:val="IEEETableCell"/>
              <w:rPr>
                <w:sz w:val="16"/>
              </w:rPr>
            </w:pPr>
            <w:r w:rsidRPr="00285FB6">
              <w:rPr>
                <w:sz w:val="16"/>
              </w:rPr>
              <w:t>Sistem dapat melakukan fitur pengembalian buku jika user sudah membaca buku</w:t>
            </w:r>
          </w:p>
        </w:tc>
        <w:tc>
          <w:tcPr>
            <w:tcW w:w="902" w:type="dxa"/>
          </w:tcPr>
          <w:p w14:paraId="0B39BA41" w14:textId="7F6FE46F" w:rsidR="00D628EF" w:rsidRPr="00EA4DE9" w:rsidRDefault="00285FB6" w:rsidP="00F65AE0">
            <w:pPr>
              <w:pStyle w:val="IEEETableCell"/>
              <w:rPr>
                <w:sz w:val="16"/>
              </w:rPr>
            </w:pPr>
            <w:r>
              <w:rPr>
                <w:sz w:val="16"/>
              </w:rPr>
              <w:t>Berhasil</w:t>
            </w:r>
          </w:p>
        </w:tc>
      </w:tr>
      <w:tr w:rsidR="00285FB6" w14:paraId="5545BF4D" w14:textId="77777777" w:rsidTr="00836EB5">
        <w:tc>
          <w:tcPr>
            <w:tcW w:w="1260" w:type="dxa"/>
            <w:shd w:val="clear" w:color="auto" w:fill="auto"/>
          </w:tcPr>
          <w:p w14:paraId="0F4BFECF" w14:textId="11132AC4" w:rsidR="00285FB6" w:rsidRPr="00FB4E9F" w:rsidRDefault="00285FB6" w:rsidP="00F65AE0">
            <w:pPr>
              <w:pStyle w:val="IEEETableCell"/>
              <w:rPr>
                <w:sz w:val="16"/>
              </w:rPr>
            </w:pPr>
            <w:r w:rsidRPr="00285FB6">
              <w:rPr>
                <w:sz w:val="16"/>
              </w:rPr>
              <w:t>Mendata anggota baru yang telah daftar pada aplikasi</w:t>
            </w:r>
          </w:p>
        </w:tc>
        <w:tc>
          <w:tcPr>
            <w:tcW w:w="1080" w:type="dxa"/>
            <w:shd w:val="clear" w:color="auto" w:fill="auto"/>
          </w:tcPr>
          <w:p w14:paraId="717B057E" w14:textId="59D08BEB" w:rsidR="00285FB6" w:rsidRPr="00285FB6" w:rsidRDefault="00285FB6" w:rsidP="00F65AE0">
            <w:pPr>
              <w:pStyle w:val="IEEETableCell"/>
              <w:rPr>
                <w:sz w:val="16"/>
              </w:rPr>
            </w:pPr>
            <w:r w:rsidRPr="00285FB6">
              <w:rPr>
                <w:sz w:val="16"/>
              </w:rPr>
              <w:t>Anggota</w:t>
            </w:r>
          </w:p>
        </w:tc>
        <w:tc>
          <w:tcPr>
            <w:tcW w:w="1420" w:type="dxa"/>
            <w:shd w:val="clear" w:color="auto" w:fill="auto"/>
          </w:tcPr>
          <w:p w14:paraId="178E98C1" w14:textId="44088932" w:rsidR="00285FB6" w:rsidRPr="00285FB6" w:rsidRDefault="00285FB6" w:rsidP="00F65AE0">
            <w:pPr>
              <w:pStyle w:val="IEEETableCell"/>
              <w:rPr>
                <w:sz w:val="16"/>
              </w:rPr>
            </w:pPr>
            <w:r w:rsidRPr="00285FB6">
              <w:rPr>
                <w:sz w:val="16"/>
              </w:rPr>
              <w:t>Sistem dapat melakukan pendataan terhadap anggota perpustakaan</w:t>
            </w:r>
          </w:p>
        </w:tc>
        <w:tc>
          <w:tcPr>
            <w:tcW w:w="902" w:type="dxa"/>
          </w:tcPr>
          <w:p w14:paraId="5486DFD5" w14:textId="4CE3EF88" w:rsidR="00285FB6" w:rsidRDefault="00285FB6" w:rsidP="00F65AE0">
            <w:pPr>
              <w:pStyle w:val="IEEETableCell"/>
              <w:rPr>
                <w:sz w:val="16"/>
              </w:rPr>
            </w:pPr>
            <w:r>
              <w:rPr>
                <w:sz w:val="16"/>
              </w:rPr>
              <w:t>Berhasil</w:t>
            </w:r>
          </w:p>
        </w:tc>
      </w:tr>
      <w:tr w:rsidR="00285FB6" w14:paraId="5C1DB6C4" w14:textId="77777777" w:rsidTr="00836EB5">
        <w:tc>
          <w:tcPr>
            <w:tcW w:w="1260" w:type="dxa"/>
            <w:shd w:val="clear" w:color="auto" w:fill="auto"/>
          </w:tcPr>
          <w:p w14:paraId="357AD437" w14:textId="54ED115E" w:rsidR="00285FB6" w:rsidRPr="00285FB6" w:rsidRDefault="00285FB6" w:rsidP="00F65AE0">
            <w:pPr>
              <w:pStyle w:val="IEEETableCell"/>
              <w:rPr>
                <w:sz w:val="16"/>
              </w:rPr>
            </w:pPr>
            <w:r w:rsidRPr="00285FB6">
              <w:rPr>
                <w:sz w:val="16"/>
              </w:rPr>
              <w:t>Mencari data buku sesuai kriteria user untuk melakukan peminjaman</w:t>
            </w:r>
          </w:p>
        </w:tc>
        <w:tc>
          <w:tcPr>
            <w:tcW w:w="1080" w:type="dxa"/>
            <w:shd w:val="clear" w:color="auto" w:fill="auto"/>
          </w:tcPr>
          <w:p w14:paraId="442C1740" w14:textId="566222F5" w:rsidR="00285FB6" w:rsidRPr="00285FB6" w:rsidRDefault="00285FB6" w:rsidP="00F65AE0">
            <w:pPr>
              <w:pStyle w:val="IEEETableCell"/>
              <w:rPr>
                <w:sz w:val="16"/>
              </w:rPr>
            </w:pPr>
            <w:r w:rsidRPr="00285FB6">
              <w:rPr>
                <w:sz w:val="16"/>
              </w:rPr>
              <w:t>Buku</w:t>
            </w:r>
          </w:p>
        </w:tc>
        <w:tc>
          <w:tcPr>
            <w:tcW w:w="1420" w:type="dxa"/>
            <w:shd w:val="clear" w:color="auto" w:fill="auto"/>
          </w:tcPr>
          <w:p w14:paraId="6A84D7DA" w14:textId="2EA85FBD" w:rsidR="00285FB6" w:rsidRPr="00285FB6" w:rsidRDefault="00285FB6" w:rsidP="00F65AE0">
            <w:pPr>
              <w:pStyle w:val="IEEETableCell"/>
              <w:rPr>
                <w:sz w:val="16"/>
              </w:rPr>
            </w:pPr>
            <w:r w:rsidRPr="00285FB6">
              <w:rPr>
                <w:sz w:val="16"/>
              </w:rPr>
              <w:t>Sistem dapat menampikan beberapa daftar buku. Fungsi dari daftar buku adalah agar buku tertata dengan rapi sesuai dengan abjadnya</w:t>
            </w:r>
          </w:p>
        </w:tc>
        <w:tc>
          <w:tcPr>
            <w:tcW w:w="902" w:type="dxa"/>
          </w:tcPr>
          <w:p w14:paraId="0559ABBA" w14:textId="68569422" w:rsidR="00285FB6" w:rsidRDefault="00285FB6" w:rsidP="00F65AE0">
            <w:pPr>
              <w:pStyle w:val="IEEETableCell"/>
              <w:rPr>
                <w:sz w:val="16"/>
              </w:rPr>
            </w:pPr>
            <w:r>
              <w:rPr>
                <w:sz w:val="16"/>
              </w:rPr>
              <w:t>Berhasil</w:t>
            </w:r>
          </w:p>
        </w:tc>
      </w:tr>
    </w:tbl>
    <w:p w14:paraId="45FCB140" w14:textId="03A38712" w:rsidR="00285FB6" w:rsidRPr="00285FB6" w:rsidRDefault="00285FB6" w:rsidP="00285FB6">
      <w:pPr>
        <w:pStyle w:val="IEEEParagraph"/>
        <w:numPr>
          <w:ilvl w:val="1"/>
          <w:numId w:val="11"/>
        </w:numPr>
        <w:spacing w:before="150" w:after="60"/>
        <w:rPr>
          <w:color w:val="000000"/>
          <w:szCs w:val="20"/>
        </w:rPr>
      </w:pPr>
      <w:r>
        <w:rPr>
          <w:i/>
          <w:iCs/>
          <w:color w:val="000000"/>
          <w:szCs w:val="20"/>
        </w:rPr>
        <w:t>Validasi Software</w:t>
      </w:r>
    </w:p>
    <w:p w14:paraId="284D994C" w14:textId="0E6491E4" w:rsidR="00683C19" w:rsidRDefault="008E0A09" w:rsidP="00086943">
      <w:pPr>
        <w:pStyle w:val="IEEEParagraph"/>
        <w:rPr>
          <w:color w:val="000000"/>
          <w:szCs w:val="20"/>
        </w:rPr>
      </w:pPr>
      <w:r>
        <w:rPr>
          <w:color w:val="000000"/>
          <w:szCs w:val="20"/>
          <w:lang w:val="en-US"/>
        </w:rPr>
        <w:t>Pada tahap pengujian validasi software penulis melakukan beberapa tahapan untuk menguji aplikasi yang telah dibuat.  Berikut ini adalah pengujian pada aplikasi Sipinjam</w:t>
      </w:r>
      <w:r>
        <w:rPr>
          <w:color w:val="000000"/>
          <w:szCs w:val="20"/>
        </w:rPr>
        <w:t>.</w:t>
      </w:r>
    </w:p>
    <w:p w14:paraId="433DA17C" w14:textId="423A873F" w:rsidR="008E0A09" w:rsidRDefault="008E0A09" w:rsidP="008E0A09">
      <w:pPr>
        <w:pStyle w:val="IEEEParagraph"/>
        <w:ind w:firstLine="0"/>
        <w:rPr>
          <w:color w:val="000000"/>
          <w:szCs w:val="20"/>
        </w:rPr>
      </w:pPr>
    </w:p>
    <w:p w14:paraId="5A635EA4" w14:textId="4BBAD4D9" w:rsidR="008E0A09" w:rsidRDefault="008E0A09" w:rsidP="008E0A09">
      <w:pPr>
        <w:pStyle w:val="IEEEParagraph"/>
        <w:ind w:firstLine="0"/>
        <w:jc w:val="center"/>
        <w:rPr>
          <w:color w:val="000000"/>
          <w:szCs w:val="20"/>
        </w:rPr>
      </w:pPr>
      <w:r>
        <w:rPr>
          <w:noProof/>
        </w:rPr>
        <w:drawing>
          <wp:inline distT="0" distB="0" distL="0" distR="0" wp14:anchorId="59846584" wp14:editId="47376D3E">
            <wp:extent cx="1930400" cy="1857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40"/>
                    <a:stretch>
                      <a:fillRect/>
                    </a:stretch>
                  </pic:blipFill>
                  <pic:spPr>
                    <a:xfrm>
                      <a:off x="0" y="0"/>
                      <a:ext cx="1930400" cy="1857375"/>
                    </a:xfrm>
                    <a:prstGeom prst="rect">
                      <a:avLst/>
                    </a:prstGeom>
                  </pic:spPr>
                </pic:pic>
              </a:graphicData>
            </a:graphic>
          </wp:inline>
        </w:drawing>
      </w:r>
    </w:p>
    <w:p w14:paraId="7D0C6284" w14:textId="6D57CC0F" w:rsidR="008E0A09" w:rsidRPr="008E0A09" w:rsidRDefault="008E0A09" w:rsidP="008E0A09">
      <w:pPr>
        <w:pStyle w:val="IEEEParagraph"/>
        <w:spacing w:before="120" w:after="240"/>
        <w:ind w:firstLine="0"/>
        <w:rPr>
          <w:color w:val="000000"/>
          <w:sz w:val="16"/>
          <w:szCs w:val="16"/>
        </w:rPr>
      </w:pPr>
      <w:r>
        <w:rPr>
          <w:color w:val="000000"/>
          <w:sz w:val="16"/>
          <w:szCs w:val="16"/>
        </w:rPr>
        <w:t>Gambar 2</w:t>
      </w:r>
      <w:r w:rsidR="005A2165">
        <w:rPr>
          <w:color w:val="000000"/>
          <w:sz w:val="16"/>
          <w:szCs w:val="16"/>
        </w:rPr>
        <w:t>9</w:t>
      </w:r>
      <w:r>
        <w:rPr>
          <w:color w:val="000000"/>
          <w:sz w:val="16"/>
          <w:szCs w:val="16"/>
        </w:rPr>
        <w:t xml:space="preserve">. Tampilan </w:t>
      </w:r>
      <w:r w:rsidR="00F04758" w:rsidRPr="005A2165">
        <w:rPr>
          <w:i/>
          <w:iCs/>
          <w:color w:val="000000"/>
          <w:sz w:val="16"/>
          <w:szCs w:val="16"/>
        </w:rPr>
        <w:t>form</w:t>
      </w:r>
      <w:r w:rsidR="00F04758">
        <w:rPr>
          <w:color w:val="000000"/>
          <w:sz w:val="16"/>
          <w:szCs w:val="16"/>
        </w:rPr>
        <w:t xml:space="preserve"> registrasi</w:t>
      </w:r>
    </w:p>
    <w:p w14:paraId="4F6159B7" w14:textId="7A215BE9" w:rsidR="008E0A09" w:rsidRPr="00631F2D" w:rsidRDefault="008E0A09" w:rsidP="00086943">
      <w:pPr>
        <w:pStyle w:val="IEEEParagraph"/>
        <w:rPr>
          <w:color w:val="000000"/>
          <w:szCs w:val="20"/>
        </w:rPr>
      </w:pPr>
      <w:r w:rsidRPr="00631F2D">
        <w:rPr>
          <w:color w:val="000000"/>
          <w:szCs w:val="20"/>
        </w:rPr>
        <w:lastRenderedPageBreak/>
        <w:t>Gambar di</w:t>
      </w:r>
      <w:r w:rsidR="00631F2D" w:rsidRPr="00631F2D">
        <w:rPr>
          <w:color w:val="000000"/>
          <w:szCs w:val="20"/>
        </w:rPr>
        <w:t xml:space="preserve"> </w:t>
      </w:r>
      <w:r w:rsidRPr="00631F2D">
        <w:rPr>
          <w:color w:val="000000"/>
          <w:szCs w:val="20"/>
        </w:rPr>
        <w:t>atas menunju</w:t>
      </w:r>
      <w:r w:rsidR="00631F2D">
        <w:rPr>
          <w:color w:val="000000"/>
          <w:szCs w:val="20"/>
        </w:rPr>
        <w:t>k</w:t>
      </w:r>
      <w:r w:rsidRPr="00631F2D">
        <w:rPr>
          <w:color w:val="000000"/>
          <w:szCs w:val="20"/>
        </w:rPr>
        <w:t>kan bahwa proses register pada akun petugas telah berhasil dengan cara memasuk</w:t>
      </w:r>
      <w:r w:rsidR="00631F2D">
        <w:rPr>
          <w:color w:val="000000"/>
          <w:szCs w:val="20"/>
        </w:rPr>
        <w:t>k</w:t>
      </w:r>
      <w:r w:rsidRPr="00631F2D">
        <w:rPr>
          <w:color w:val="000000"/>
          <w:szCs w:val="20"/>
        </w:rPr>
        <w:t xml:space="preserve">an nama, email, dan </w:t>
      </w:r>
      <w:r w:rsidRPr="00631F2D">
        <w:rPr>
          <w:i/>
          <w:iCs/>
          <w:color w:val="000000"/>
          <w:szCs w:val="20"/>
        </w:rPr>
        <w:t>password</w:t>
      </w:r>
      <w:r w:rsidRPr="00631F2D">
        <w:rPr>
          <w:color w:val="000000"/>
          <w:szCs w:val="20"/>
        </w:rPr>
        <w:t>.</w:t>
      </w:r>
    </w:p>
    <w:p w14:paraId="0ED682D4" w14:textId="77777777" w:rsidR="005A2165" w:rsidRDefault="005A2165" w:rsidP="005A2165">
      <w:pPr>
        <w:pStyle w:val="IEEEParagraph"/>
        <w:ind w:firstLine="0"/>
        <w:rPr>
          <w:color w:val="000000"/>
          <w:szCs w:val="20"/>
        </w:rPr>
      </w:pPr>
    </w:p>
    <w:p w14:paraId="5665A767" w14:textId="67B47D54" w:rsidR="005A2165" w:rsidRDefault="005A2165" w:rsidP="005A2165">
      <w:pPr>
        <w:pStyle w:val="IEEEParagraph"/>
        <w:ind w:firstLine="0"/>
        <w:jc w:val="center"/>
        <w:rPr>
          <w:color w:val="000000"/>
          <w:szCs w:val="20"/>
        </w:rPr>
      </w:pPr>
      <w:r>
        <w:rPr>
          <w:noProof/>
        </w:rPr>
        <w:drawing>
          <wp:inline distT="0" distB="0" distL="0" distR="0" wp14:anchorId="1238E126" wp14:editId="2B223C48">
            <wp:extent cx="2037080" cy="211455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41"/>
                    <a:stretch>
                      <a:fillRect/>
                    </a:stretch>
                  </pic:blipFill>
                  <pic:spPr>
                    <a:xfrm>
                      <a:off x="0" y="0"/>
                      <a:ext cx="2037080" cy="2114550"/>
                    </a:xfrm>
                    <a:prstGeom prst="rect">
                      <a:avLst/>
                    </a:prstGeom>
                  </pic:spPr>
                </pic:pic>
              </a:graphicData>
            </a:graphic>
          </wp:inline>
        </w:drawing>
      </w:r>
    </w:p>
    <w:p w14:paraId="14D3F097" w14:textId="1024CF39"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30. Tampilan </w:t>
      </w:r>
      <w:r w:rsidR="00F04758" w:rsidRPr="005A2165">
        <w:rPr>
          <w:i/>
          <w:iCs/>
          <w:color w:val="000000"/>
          <w:sz w:val="16"/>
          <w:szCs w:val="16"/>
        </w:rPr>
        <w:t>form login</w:t>
      </w:r>
    </w:p>
    <w:p w14:paraId="7D1C0D7F" w14:textId="6C39EDC9" w:rsidR="005A2165" w:rsidRPr="005A2165" w:rsidRDefault="005A2165" w:rsidP="005A2165">
      <w:pPr>
        <w:pStyle w:val="IEEEParagraph"/>
        <w:rPr>
          <w:color w:val="000000"/>
          <w:szCs w:val="20"/>
        </w:rPr>
      </w:pPr>
      <w:r w:rsidRPr="005A2165">
        <w:rPr>
          <w:color w:val="000000"/>
          <w:szCs w:val="20"/>
        </w:rPr>
        <w:t>Gambar di</w:t>
      </w:r>
      <w:r>
        <w:rPr>
          <w:color w:val="000000"/>
          <w:szCs w:val="20"/>
        </w:rPr>
        <w:t xml:space="preserve"> </w:t>
      </w:r>
      <w:r w:rsidRPr="005A2165">
        <w:rPr>
          <w:color w:val="000000"/>
          <w:szCs w:val="20"/>
        </w:rPr>
        <w:t>atas menunju</w:t>
      </w:r>
      <w:r>
        <w:rPr>
          <w:color w:val="000000"/>
          <w:szCs w:val="20"/>
        </w:rPr>
        <w:t>k</w:t>
      </w:r>
      <w:r w:rsidRPr="005A2165">
        <w:rPr>
          <w:color w:val="000000"/>
          <w:szCs w:val="20"/>
        </w:rPr>
        <w:t xml:space="preserve">kan proses registrasi dan melakukan </w:t>
      </w:r>
      <w:r w:rsidRPr="005A2165">
        <w:rPr>
          <w:i/>
          <w:iCs/>
          <w:color w:val="000000"/>
          <w:szCs w:val="20"/>
        </w:rPr>
        <w:t>login</w:t>
      </w:r>
      <w:r w:rsidRPr="005A2165">
        <w:rPr>
          <w:color w:val="000000"/>
          <w:szCs w:val="20"/>
        </w:rPr>
        <w:t xml:space="preserve"> pada akun yang telah dibuat sebelumnya.</w:t>
      </w:r>
    </w:p>
    <w:p w14:paraId="383EBFB1" w14:textId="77777777" w:rsidR="005A2165" w:rsidRDefault="005A2165" w:rsidP="005A2165">
      <w:pPr>
        <w:pStyle w:val="IEEEParagraph"/>
        <w:ind w:firstLine="0"/>
        <w:rPr>
          <w:color w:val="000000"/>
          <w:szCs w:val="20"/>
        </w:rPr>
      </w:pPr>
    </w:p>
    <w:p w14:paraId="5A4CBB32" w14:textId="3DC8A7A9" w:rsidR="005A2165" w:rsidRDefault="00631F2D" w:rsidP="005A2165">
      <w:pPr>
        <w:pStyle w:val="IEEEParagraph"/>
        <w:ind w:firstLine="0"/>
        <w:jc w:val="center"/>
        <w:rPr>
          <w:color w:val="000000"/>
          <w:szCs w:val="20"/>
        </w:rPr>
      </w:pPr>
      <w:r>
        <w:rPr>
          <w:noProof/>
        </w:rPr>
        <w:drawing>
          <wp:inline distT="0" distB="0" distL="0" distR="0" wp14:anchorId="55D4C2E1" wp14:editId="5E450C53">
            <wp:extent cx="2543175" cy="1703705"/>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42"/>
                    <a:stretch>
                      <a:fillRect/>
                    </a:stretch>
                  </pic:blipFill>
                  <pic:spPr>
                    <a:xfrm>
                      <a:off x="0" y="0"/>
                      <a:ext cx="2543175" cy="1703705"/>
                    </a:xfrm>
                    <a:prstGeom prst="rect">
                      <a:avLst/>
                    </a:prstGeom>
                  </pic:spPr>
                </pic:pic>
              </a:graphicData>
            </a:graphic>
          </wp:inline>
        </w:drawing>
      </w:r>
    </w:p>
    <w:p w14:paraId="4CB65B75" w14:textId="0310FB4F"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631F2D">
        <w:rPr>
          <w:color w:val="000000"/>
          <w:sz w:val="16"/>
          <w:szCs w:val="16"/>
        </w:rPr>
        <w:t>31</w:t>
      </w:r>
      <w:r>
        <w:rPr>
          <w:color w:val="000000"/>
          <w:sz w:val="16"/>
          <w:szCs w:val="16"/>
        </w:rPr>
        <w:t xml:space="preserve">. Tampilan </w:t>
      </w:r>
      <w:r w:rsidR="00F04758" w:rsidRPr="00140DBA">
        <w:rPr>
          <w:i/>
          <w:iCs/>
          <w:color w:val="000000"/>
          <w:sz w:val="16"/>
          <w:szCs w:val="16"/>
        </w:rPr>
        <w:t>dashboard</w:t>
      </w:r>
    </w:p>
    <w:p w14:paraId="21DB5941" w14:textId="0E1946CD" w:rsidR="005A2165" w:rsidRPr="00631F2D" w:rsidRDefault="00631F2D" w:rsidP="005A2165">
      <w:pPr>
        <w:pStyle w:val="IEEEParagraph"/>
        <w:rPr>
          <w:color w:val="000000"/>
          <w:szCs w:val="20"/>
        </w:rPr>
      </w:pPr>
      <w:r w:rsidRPr="00631F2D">
        <w:rPr>
          <w:color w:val="000000"/>
          <w:szCs w:val="20"/>
        </w:rPr>
        <w:t xml:space="preserve">Pada halaman selanjutnya menampilkan </w:t>
      </w:r>
      <w:r w:rsidRPr="00631F2D">
        <w:rPr>
          <w:i/>
          <w:iCs/>
          <w:color w:val="000000"/>
          <w:szCs w:val="20"/>
        </w:rPr>
        <w:t>Dashboard</w:t>
      </w:r>
      <w:r w:rsidRPr="00631F2D">
        <w:rPr>
          <w:color w:val="000000"/>
          <w:szCs w:val="20"/>
        </w:rPr>
        <w:t xml:space="preserve"> yang berisi total  peminjaman, total buku dan anggota. Menampilkan stok buku dalam bentuk diagram batang.</w:t>
      </w:r>
    </w:p>
    <w:p w14:paraId="76FBC663" w14:textId="77777777" w:rsidR="005A2165" w:rsidRDefault="005A2165" w:rsidP="005A2165">
      <w:pPr>
        <w:pStyle w:val="IEEEParagraph"/>
        <w:ind w:firstLine="0"/>
        <w:rPr>
          <w:color w:val="000000"/>
          <w:szCs w:val="20"/>
        </w:rPr>
      </w:pPr>
    </w:p>
    <w:p w14:paraId="33F6B183" w14:textId="57B844EB" w:rsidR="005A2165" w:rsidRDefault="00140DBA" w:rsidP="005A2165">
      <w:pPr>
        <w:pStyle w:val="IEEEParagraph"/>
        <w:ind w:firstLine="0"/>
        <w:jc w:val="center"/>
        <w:rPr>
          <w:color w:val="000000"/>
          <w:szCs w:val="20"/>
        </w:rPr>
      </w:pPr>
      <w:r>
        <w:rPr>
          <w:noProof/>
        </w:rPr>
        <w:drawing>
          <wp:inline distT="0" distB="0" distL="0" distR="0" wp14:anchorId="5338CECD" wp14:editId="27C8F255">
            <wp:extent cx="2984500" cy="2467610"/>
            <wp:effectExtent l="0" t="0" r="635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43"/>
                    <a:stretch>
                      <a:fillRect/>
                    </a:stretch>
                  </pic:blipFill>
                  <pic:spPr>
                    <a:xfrm>
                      <a:off x="0" y="0"/>
                      <a:ext cx="2984500" cy="2467610"/>
                    </a:xfrm>
                    <a:prstGeom prst="rect">
                      <a:avLst/>
                    </a:prstGeom>
                  </pic:spPr>
                </pic:pic>
              </a:graphicData>
            </a:graphic>
          </wp:inline>
        </w:drawing>
      </w:r>
    </w:p>
    <w:p w14:paraId="1A04B7A6" w14:textId="4CD333E5"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140DBA">
        <w:rPr>
          <w:color w:val="000000"/>
          <w:sz w:val="16"/>
          <w:szCs w:val="16"/>
        </w:rPr>
        <w:t>32</w:t>
      </w:r>
      <w:r>
        <w:rPr>
          <w:color w:val="000000"/>
          <w:sz w:val="16"/>
          <w:szCs w:val="16"/>
        </w:rPr>
        <w:t xml:space="preserve">. Tampilan </w:t>
      </w:r>
      <w:r w:rsidR="00F04758">
        <w:rPr>
          <w:color w:val="000000"/>
          <w:sz w:val="16"/>
          <w:szCs w:val="16"/>
        </w:rPr>
        <w:t>peminjaman</w:t>
      </w:r>
    </w:p>
    <w:p w14:paraId="12E3BFDA" w14:textId="509D1988" w:rsidR="005A2165" w:rsidRPr="00114BC4" w:rsidRDefault="00114BC4" w:rsidP="005A2165">
      <w:pPr>
        <w:pStyle w:val="IEEEParagraph"/>
        <w:rPr>
          <w:color w:val="000000"/>
          <w:szCs w:val="20"/>
        </w:rPr>
      </w:pPr>
      <w:r w:rsidRPr="00114BC4">
        <w:rPr>
          <w:color w:val="000000"/>
          <w:szCs w:val="20"/>
        </w:rPr>
        <w:t>Gambar di</w:t>
      </w:r>
      <w:r>
        <w:rPr>
          <w:color w:val="000000"/>
          <w:szCs w:val="20"/>
        </w:rPr>
        <w:t xml:space="preserve"> </w:t>
      </w:r>
      <w:r w:rsidRPr="00114BC4">
        <w:rPr>
          <w:color w:val="000000"/>
          <w:szCs w:val="20"/>
        </w:rPr>
        <w:t>atas menunjuk</w:t>
      </w:r>
      <w:r>
        <w:rPr>
          <w:color w:val="000000"/>
          <w:szCs w:val="20"/>
        </w:rPr>
        <w:t>k</w:t>
      </w:r>
      <w:r w:rsidRPr="00114BC4">
        <w:rPr>
          <w:color w:val="000000"/>
          <w:szCs w:val="20"/>
        </w:rPr>
        <w:t>an pengisian data peminjaman buku beserta tanggal pinjam dan tanggal kembali meminjam buku, nomor anggota</w:t>
      </w:r>
      <w:r>
        <w:rPr>
          <w:color w:val="000000"/>
          <w:szCs w:val="20"/>
        </w:rPr>
        <w:t>,</w:t>
      </w:r>
      <w:r w:rsidRPr="00114BC4">
        <w:rPr>
          <w:color w:val="000000"/>
          <w:szCs w:val="20"/>
        </w:rPr>
        <w:t xml:space="preserve"> dan buku yang ingin dipinjam.</w:t>
      </w:r>
    </w:p>
    <w:p w14:paraId="4643BFCC" w14:textId="77777777" w:rsidR="005A2165" w:rsidRDefault="005A2165" w:rsidP="005A2165">
      <w:pPr>
        <w:pStyle w:val="IEEEParagraph"/>
        <w:ind w:firstLine="0"/>
        <w:rPr>
          <w:color w:val="000000"/>
          <w:szCs w:val="20"/>
        </w:rPr>
      </w:pPr>
    </w:p>
    <w:p w14:paraId="3021D864" w14:textId="63666D6B" w:rsidR="005A2165" w:rsidRDefault="00660B3B" w:rsidP="005A2165">
      <w:pPr>
        <w:pStyle w:val="IEEEParagraph"/>
        <w:ind w:firstLine="0"/>
        <w:jc w:val="center"/>
        <w:rPr>
          <w:color w:val="000000"/>
          <w:szCs w:val="20"/>
        </w:rPr>
      </w:pPr>
      <w:r>
        <w:rPr>
          <w:noProof/>
        </w:rPr>
        <w:drawing>
          <wp:inline distT="0" distB="0" distL="0" distR="0" wp14:anchorId="6B80A06C" wp14:editId="4097476B">
            <wp:extent cx="2552700" cy="14528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44"/>
                    <a:stretch>
                      <a:fillRect/>
                    </a:stretch>
                  </pic:blipFill>
                  <pic:spPr>
                    <a:xfrm>
                      <a:off x="0" y="0"/>
                      <a:ext cx="2552700" cy="1452880"/>
                    </a:xfrm>
                    <a:prstGeom prst="rect">
                      <a:avLst/>
                    </a:prstGeom>
                  </pic:spPr>
                </pic:pic>
              </a:graphicData>
            </a:graphic>
          </wp:inline>
        </w:drawing>
      </w:r>
    </w:p>
    <w:p w14:paraId="1D7741A8" w14:textId="46B67275"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660B3B">
        <w:rPr>
          <w:color w:val="000000"/>
          <w:sz w:val="16"/>
          <w:szCs w:val="16"/>
        </w:rPr>
        <w:t>33</w:t>
      </w:r>
      <w:r>
        <w:rPr>
          <w:color w:val="000000"/>
          <w:sz w:val="16"/>
          <w:szCs w:val="16"/>
        </w:rPr>
        <w:t xml:space="preserve">. Tampilan </w:t>
      </w:r>
      <w:r w:rsidR="00F04758">
        <w:rPr>
          <w:color w:val="000000"/>
          <w:sz w:val="16"/>
          <w:szCs w:val="16"/>
        </w:rPr>
        <w:t>excel data peminjaman</w:t>
      </w:r>
    </w:p>
    <w:p w14:paraId="3F22052F" w14:textId="24A9D665" w:rsidR="005A2165" w:rsidRPr="00660B3B" w:rsidRDefault="00660B3B" w:rsidP="005A2165">
      <w:pPr>
        <w:pStyle w:val="IEEEParagraph"/>
        <w:rPr>
          <w:color w:val="000000"/>
          <w:szCs w:val="20"/>
        </w:rPr>
      </w:pPr>
      <w:r w:rsidRPr="00660B3B">
        <w:rPr>
          <w:color w:val="000000"/>
          <w:szCs w:val="20"/>
        </w:rPr>
        <w:t>Gambar di</w:t>
      </w:r>
      <w:r>
        <w:rPr>
          <w:color w:val="000000"/>
          <w:szCs w:val="20"/>
        </w:rPr>
        <w:t xml:space="preserve"> </w:t>
      </w:r>
      <w:r w:rsidRPr="00660B3B">
        <w:rPr>
          <w:color w:val="000000"/>
          <w:szCs w:val="20"/>
        </w:rPr>
        <w:t>atas menampilkan data peminjaman ke</w:t>
      </w:r>
      <w:r>
        <w:rPr>
          <w:color w:val="000000"/>
          <w:szCs w:val="20"/>
        </w:rPr>
        <w:t xml:space="preserve"> </w:t>
      </w:r>
      <w:r w:rsidRPr="00660B3B">
        <w:rPr>
          <w:color w:val="000000"/>
          <w:szCs w:val="20"/>
        </w:rPr>
        <w:t>dalam excel telah berhasil.</w:t>
      </w:r>
    </w:p>
    <w:p w14:paraId="172DB9BD" w14:textId="77777777" w:rsidR="005A2165" w:rsidRDefault="005A2165" w:rsidP="005A2165">
      <w:pPr>
        <w:pStyle w:val="IEEEParagraph"/>
        <w:ind w:firstLine="0"/>
        <w:rPr>
          <w:color w:val="000000"/>
          <w:szCs w:val="20"/>
        </w:rPr>
      </w:pPr>
    </w:p>
    <w:p w14:paraId="503B3D15" w14:textId="7CD4C324" w:rsidR="005A2165" w:rsidRDefault="00150AB7" w:rsidP="005A2165">
      <w:pPr>
        <w:pStyle w:val="IEEEParagraph"/>
        <w:ind w:firstLine="0"/>
        <w:jc w:val="center"/>
        <w:rPr>
          <w:color w:val="000000"/>
          <w:szCs w:val="20"/>
        </w:rPr>
      </w:pPr>
      <w:r>
        <w:rPr>
          <w:noProof/>
        </w:rPr>
        <w:drawing>
          <wp:inline distT="0" distB="0" distL="0" distR="0" wp14:anchorId="094F3C0F" wp14:editId="3FBFC837">
            <wp:extent cx="2352675" cy="139636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5"/>
                    <a:stretch>
                      <a:fillRect/>
                    </a:stretch>
                  </pic:blipFill>
                  <pic:spPr>
                    <a:xfrm>
                      <a:off x="0" y="0"/>
                      <a:ext cx="2352675" cy="1396365"/>
                    </a:xfrm>
                    <a:prstGeom prst="rect">
                      <a:avLst/>
                    </a:prstGeom>
                  </pic:spPr>
                </pic:pic>
              </a:graphicData>
            </a:graphic>
          </wp:inline>
        </w:drawing>
      </w:r>
    </w:p>
    <w:p w14:paraId="0BA33C07" w14:textId="2017B478"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150AB7">
        <w:rPr>
          <w:color w:val="000000"/>
          <w:sz w:val="16"/>
          <w:szCs w:val="16"/>
        </w:rPr>
        <w:t>34</w:t>
      </w:r>
      <w:r>
        <w:rPr>
          <w:color w:val="000000"/>
          <w:sz w:val="16"/>
          <w:szCs w:val="16"/>
        </w:rPr>
        <w:t xml:space="preserve">. Tampilan </w:t>
      </w:r>
      <w:r w:rsidR="00F04758">
        <w:rPr>
          <w:color w:val="000000"/>
          <w:sz w:val="16"/>
          <w:szCs w:val="16"/>
        </w:rPr>
        <w:t>pengembalian</w:t>
      </w:r>
    </w:p>
    <w:p w14:paraId="12CC33FA" w14:textId="2CAFB82F" w:rsidR="005A2165" w:rsidRPr="00B1726A" w:rsidRDefault="00B1726A" w:rsidP="005A2165">
      <w:pPr>
        <w:pStyle w:val="IEEEParagraph"/>
        <w:rPr>
          <w:color w:val="000000"/>
          <w:szCs w:val="20"/>
        </w:rPr>
      </w:pPr>
      <w:r w:rsidRPr="00B1726A">
        <w:rPr>
          <w:color w:val="000000"/>
          <w:szCs w:val="20"/>
        </w:rPr>
        <w:t>Gambar di</w:t>
      </w:r>
      <w:r>
        <w:rPr>
          <w:color w:val="000000"/>
          <w:szCs w:val="20"/>
        </w:rPr>
        <w:t xml:space="preserve"> </w:t>
      </w:r>
      <w:r w:rsidRPr="00B1726A">
        <w:rPr>
          <w:color w:val="000000"/>
          <w:szCs w:val="20"/>
        </w:rPr>
        <w:t xml:space="preserve">atas melakukan pengisian </w:t>
      </w:r>
      <w:r w:rsidRPr="00F04758">
        <w:rPr>
          <w:i/>
          <w:iCs/>
          <w:color w:val="000000"/>
          <w:szCs w:val="20"/>
        </w:rPr>
        <w:t>form</w:t>
      </w:r>
      <w:r w:rsidRPr="00B1726A">
        <w:rPr>
          <w:color w:val="000000"/>
          <w:szCs w:val="20"/>
        </w:rPr>
        <w:t xml:space="preserve"> pengembalian buku telah berhasil.</w:t>
      </w:r>
    </w:p>
    <w:p w14:paraId="3EF2C2AE" w14:textId="77777777" w:rsidR="005A2165" w:rsidRDefault="005A2165" w:rsidP="005A2165">
      <w:pPr>
        <w:pStyle w:val="IEEEParagraph"/>
        <w:ind w:firstLine="0"/>
        <w:rPr>
          <w:color w:val="000000"/>
          <w:szCs w:val="20"/>
        </w:rPr>
      </w:pPr>
    </w:p>
    <w:p w14:paraId="02236448" w14:textId="31FB07F7" w:rsidR="005A2165" w:rsidRDefault="00F04758" w:rsidP="005A2165">
      <w:pPr>
        <w:pStyle w:val="IEEEParagraph"/>
        <w:ind w:firstLine="0"/>
        <w:jc w:val="center"/>
        <w:rPr>
          <w:color w:val="000000"/>
          <w:szCs w:val="20"/>
        </w:rPr>
      </w:pPr>
      <w:r>
        <w:rPr>
          <w:noProof/>
        </w:rPr>
        <w:drawing>
          <wp:inline distT="0" distB="0" distL="0" distR="0" wp14:anchorId="066D6D98" wp14:editId="2F12120C">
            <wp:extent cx="2487295" cy="1457325"/>
            <wp:effectExtent l="0" t="0" r="825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6"/>
                    <a:stretch>
                      <a:fillRect/>
                    </a:stretch>
                  </pic:blipFill>
                  <pic:spPr>
                    <a:xfrm>
                      <a:off x="0" y="0"/>
                      <a:ext cx="2487295" cy="1457325"/>
                    </a:xfrm>
                    <a:prstGeom prst="rect">
                      <a:avLst/>
                    </a:prstGeom>
                  </pic:spPr>
                </pic:pic>
              </a:graphicData>
            </a:graphic>
          </wp:inline>
        </w:drawing>
      </w:r>
    </w:p>
    <w:p w14:paraId="22CAD42F" w14:textId="326EA20A"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F04758">
        <w:rPr>
          <w:color w:val="000000"/>
          <w:sz w:val="16"/>
          <w:szCs w:val="16"/>
        </w:rPr>
        <w:t>35</w:t>
      </w:r>
      <w:r>
        <w:rPr>
          <w:color w:val="000000"/>
          <w:sz w:val="16"/>
          <w:szCs w:val="16"/>
        </w:rPr>
        <w:t xml:space="preserve">. Tampilan </w:t>
      </w:r>
      <w:r w:rsidR="00F04758">
        <w:rPr>
          <w:color w:val="000000"/>
          <w:sz w:val="16"/>
          <w:szCs w:val="16"/>
        </w:rPr>
        <w:t>tambah buku</w:t>
      </w:r>
    </w:p>
    <w:p w14:paraId="774F38EF" w14:textId="74E620CA" w:rsidR="005A2165" w:rsidRPr="00F04758" w:rsidRDefault="00F04758" w:rsidP="005A2165">
      <w:pPr>
        <w:pStyle w:val="IEEEParagraph"/>
        <w:rPr>
          <w:color w:val="000000"/>
          <w:szCs w:val="20"/>
        </w:rPr>
      </w:pPr>
      <w:r w:rsidRPr="00F04758">
        <w:rPr>
          <w:color w:val="000000"/>
          <w:szCs w:val="20"/>
        </w:rPr>
        <w:t>Proses selanjut</w:t>
      </w:r>
      <w:r>
        <w:rPr>
          <w:color w:val="000000"/>
          <w:szCs w:val="20"/>
        </w:rPr>
        <w:t>n</w:t>
      </w:r>
      <w:r w:rsidRPr="00F04758">
        <w:rPr>
          <w:color w:val="000000"/>
          <w:szCs w:val="20"/>
        </w:rPr>
        <w:t>ya memasuk</w:t>
      </w:r>
      <w:r>
        <w:rPr>
          <w:color w:val="000000"/>
          <w:szCs w:val="20"/>
        </w:rPr>
        <w:t>k</w:t>
      </w:r>
      <w:r w:rsidRPr="00F04758">
        <w:rPr>
          <w:color w:val="000000"/>
          <w:szCs w:val="20"/>
        </w:rPr>
        <w:t>an dan menambahkan data buku dengan mengisi judul buku kategori buku dan sebagainya.</w:t>
      </w:r>
    </w:p>
    <w:p w14:paraId="3548110D" w14:textId="77777777" w:rsidR="005A2165" w:rsidRDefault="005A2165" w:rsidP="005A2165">
      <w:pPr>
        <w:pStyle w:val="IEEEParagraph"/>
        <w:ind w:firstLine="0"/>
        <w:rPr>
          <w:color w:val="000000"/>
          <w:szCs w:val="20"/>
        </w:rPr>
      </w:pPr>
    </w:p>
    <w:p w14:paraId="28C2ECAD" w14:textId="2DEB7A01" w:rsidR="005A2165" w:rsidRDefault="005343C8" w:rsidP="005A2165">
      <w:pPr>
        <w:pStyle w:val="IEEEParagraph"/>
        <w:ind w:firstLine="0"/>
        <w:jc w:val="center"/>
        <w:rPr>
          <w:color w:val="000000"/>
          <w:szCs w:val="20"/>
        </w:rPr>
      </w:pPr>
      <w:r>
        <w:rPr>
          <w:noProof/>
        </w:rPr>
        <w:drawing>
          <wp:inline distT="0" distB="0" distL="0" distR="0" wp14:anchorId="3DB44E43" wp14:editId="492B2CE1">
            <wp:extent cx="2876550" cy="12668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47"/>
                    <a:stretch>
                      <a:fillRect/>
                    </a:stretch>
                  </pic:blipFill>
                  <pic:spPr>
                    <a:xfrm>
                      <a:off x="0" y="0"/>
                      <a:ext cx="2876550" cy="1266825"/>
                    </a:xfrm>
                    <a:prstGeom prst="rect">
                      <a:avLst/>
                    </a:prstGeom>
                  </pic:spPr>
                </pic:pic>
              </a:graphicData>
            </a:graphic>
          </wp:inline>
        </w:drawing>
      </w:r>
    </w:p>
    <w:p w14:paraId="58FE713A" w14:textId="196057BB" w:rsidR="005A2165" w:rsidRPr="008E0A09" w:rsidRDefault="005A2165" w:rsidP="005A2165">
      <w:pPr>
        <w:pStyle w:val="IEEEParagraph"/>
        <w:spacing w:before="120" w:after="240"/>
        <w:ind w:firstLine="0"/>
        <w:rPr>
          <w:color w:val="000000"/>
          <w:sz w:val="16"/>
          <w:szCs w:val="16"/>
        </w:rPr>
      </w:pPr>
      <w:r>
        <w:rPr>
          <w:color w:val="000000"/>
          <w:sz w:val="16"/>
          <w:szCs w:val="16"/>
        </w:rPr>
        <w:lastRenderedPageBreak/>
        <w:t xml:space="preserve">Gambar </w:t>
      </w:r>
      <w:r w:rsidR="005343C8">
        <w:rPr>
          <w:color w:val="000000"/>
          <w:sz w:val="16"/>
          <w:szCs w:val="16"/>
        </w:rPr>
        <w:t>36</w:t>
      </w:r>
      <w:r>
        <w:rPr>
          <w:color w:val="000000"/>
          <w:sz w:val="16"/>
          <w:szCs w:val="16"/>
        </w:rPr>
        <w:t xml:space="preserve">. </w:t>
      </w:r>
      <w:r w:rsidR="005343C8">
        <w:rPr>
          <w:color w:val="000000"/>
          <w:sz w:val="16"/>
          <w:szCs w:val="16"/>
        </w:rPr>
        <w:t>Daftar buku</w:t>
      </w:r>
    </w:p>
    <w:p w14:paraId="544DCB69" w14:textId="75D94104" w:rsidR="005A2165" w:rsidRPr="005343C8" w:rsidRDefault="005343C8" w:rsidP="005A2165">
      <w:pPr>
        <w:pStyle w:val="IEEEParagraph"/>
        <w:rPr>
          <w:color w:val="000000"/>
          <w:szCs w:val="20"/>
        </w:rPr>
      </w:pPr>
      <w:r w:rsidRPr="005343C8">
        <w:rPr>
          <w:color w:val="000000"/>
          <w:szCs w:val="20"/>
        </w:rPr>
        <w:t>Menampilkan data buku yang telah ditambah berhasil dilakukan.</w:t>
      </w:r>
    </w:p>
    <w:p w14:paraId="47814CBE" w14:textId="77777777" w:rsidR="005A2165" w:rsidRDefault="005A2165" w:rsidP="005A2165">
      <w:pPr>
        <w:pStyle w:val="IEEEParagraph"/>
        <w:ind w:firstLine="0"/>
        <w:rPr>
          <w:color w:val="000000"/>
          <w:szCs w:val="20"/>
        </w:rPr>
      </w:pPr>
    </w:p>
    <w:p w14:paraId="4669E772" w14:textId="65EBDC32" w:rsidR="005A2165" w:rsidRDefault="005343C8" w:rsidP="005A2165">
      <w:pPr>
        <w:pStyle w:val="IEEEParagraph"/>
        <w:ind w:firstLine="0"/>
        <w:jc w:val="center"/>
        <w:rPr>
          <w:color w:val="000000"/>
          <w:szCs w:val="20"/>
        </w:rPr>
      </w:pPr>
      <w:r>
        <w:rPr>
          <w:noProof/>
        </w:rPr>
        <w:drawing>
          <wp:inline distT="0" distB="0" distL="0" distR="0" wp14:anchorId="246B4474" wp14:editId="422DEB42">
            <wp:extent cx="2714625" cy="1105535"/>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48"/>
                    <a:stretch>
                      <a:fillRect/>
                    </a:stretch>
                  </pic:blipFill>
                  <pic:spPr>
                    <a:xfrm>
                      <a:off x="0" y="0"/>
                      <a:ext cx="2714625" cy="1105535"/>
                    </a:xfrm>
                    <a:prstGeom prst="rect">
                      <a:avLst/>
                    </a:prstGeom>
                  </pic:spPr>
                </pic:pic>
              </a:graphicData>
            </a:graphic>
          </wp:inline>
        </w:drawing>
      </w:r>
    </w:p>
    <w:p w14:paraId="67E0D2C2" w14:textId="7665E122"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5343C8">
        <w:rPr>
          <w:color w:val="000000"/>
          <w:sz w:val="16"/>
          <w:szCs w:val="16"/>
        </w:rPr>
        <w:t>37</w:t>
      </w:r>
      <w:r>
        <w:rPr>
          <w:color w:val="000000"/>
          <w:sz w:val="16"/>
          <w:szCs w:val="16"/>
        </w:rPr>
        <w:t xml:space="preserve">. </w:t>
      </w:r>
      <w:r w:rsidR="005343C8">
        <w:rPr>
          <w:color w:val="000000"/>
          <w:sz w:val="16"/>
          <w:szCs w:val="16"/>
        </w:rPr>
        <w:t>Tambah anggota</w:t>
      </w:r>
    </w:p>
    <w:p w14:paraId="508283DD" w14:textId="48502525" w:rsidR="005A2165" w:rsidRPr="005343C8" w:rsidRDefault="005343C8" w:rsidP="005A2165">
      <w:pPr>
        <w:pStyle w:val="IEEEParagraph"/>
        <w:rPr>
          <w:color w:val="000000"/>
          <w:szCs w:val="20"/>
        </w:rPr>
      </w:pPr>
      <w:r w:rsidRPr="005343C8">
        <w:rPr>
          <w:color w:val="000000"/>
          <w:szCs w:val="20"/>
        </w:rPr>
        <w:t>Selanjutnya proses memasuk</w:t>
      </w:r>
      <w:r>
        <w:rPr>
          <w:color w:val="000000"/>
          <w:szCs w:val="20"/>
        </w:rPr>
        <w:t>k</w:t>
      </w:r>
      <w:r w:rsidRPr="005343C8">
        <w:rPr>
          <w:color w:val="000000"/>
          <w:szCs w:val="20"/>
        </w:rPr>
        <w:t>an dan menambahkan anggota perpustakaan ke</w:t>
      </w:r>
      <w:r>
        <w:rPr>
          <w:color w:val="000000"/>
          <w:szCs w:val="20"/>
        </w:rPr>
        <w:t xml:space="preserve"> </w:t>
      </w:r>
      <w:r w:rsidRPr="005343C8">
        <w:rPr>
          <w:color w:val="000000"/>
          <w:szCs w:val="20"/>
        </w:rPr>
        <w:t>dalam aplikasi Sipinjam berhasil ditambahkan.</w:t>
      </w:r>
    </w:p>
    <w:p w14:paraId="3A099C89" w14:textId="77777777" w:rsidR="005A2165" w:rsidRDefault="005A2165" w:rsidP="005A2165">
      <w:pPr>
        <w:pStyle w:val="IEEEParagraph"/>
        <w:ind w:firstLine="0"/>
        <w:rPr>
          <w:color w:val="000000"/>
          <w:szCs w:val="20"/>
        </w:rPr>
      </w:pPr>
    </w:p>
    <w:p w14:paraId="1DC71926" w14:textId="3B6A17DD" w:rsidR="005A2165" w:rsidRDefault="00B3248D" w:rsidP="005A2165">
      <w:pPr>
        <w:pStyle w:val="IEEEParagraph"/>
        <w:ind w:firstLine="0"/>
        <w:jc w:val="center"/>
        <w:rPr>
          <w:color w:val="000000"/>
          <w:szCs w:val="20"/>
        </w:rPr>
      </w:pPr>
      <w:r>
        <w:rPr>
          <w:noProof/>
        </w:rPr>
        <w:drawing>
          <wp:inline distT="0" distB="0" distL="0" distR="0" wp14:anchorId="70225286" wp14:editId="104B9FDC">
            <wp:extent cx="2984500" cy="810895"/>
            <wp:effectExtent l="0" t="0" r="635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49"/>
                    <a:stretch>
                      <a:fillRect/>
                    </a:stretch>
                  </pic:blipFill>
                  <pic:spPr>
                    <a:xfrm>
                      <a:off x="0" y="0"/>
                      <a:ext cx="2984500" cy="810895"/>
                    </a:xfrm>
                    <a:prstGeom prst="rect">
                      <a:avLst/>
                    </a:prstGeom>
                  </pic:spPr>
                </pic:pic>
              </a:graphicData>
            </a:graphic>
          </wp:inline>
        </w:drawing>
      </w:r>
    </w:p>
    <w:p w14:paraId="7A1C976D" w14:textId="5BA1DE9A"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27. </w:t>
      </w:r>
      <w:r w:rsidR="00B3248D">
        <w:rPr>
          <w:color w:val="000000"/>
          <w:sz w:val="16"/>
          <w:szCs w:val="16"/>
        </w:rPr>
        <w:t>Daftar anggota</w:t>
      </w:r>
    </w:p>
    <w:p w14:paraId="3F2BC436" w14:textId="1EF6654C" w:rsidR="005A2165" w:rsidRDefault="00B3248D" w:rsidP="00B3248D">
      <w:pPr>
        <w:pStyle w:val="IEEEParagraph"/>
        <w:rPr>
          <w:color w:val="000000"/>
          <w:szCs w:val="20"/>
        </w:rPr>
      </w:pPr>
      <w:r w:rsidRPr="00B3248D">
        <w:rPr>
          <w:color w:val="000000"/>
          <w:szCs w:val="20"/>
        </w:rPr>
        <w:t>Menampilkan tambah anggota berhasil dilakukan.</w:t>
      </w:r>
    </w:p>
    <w:p w14:paraId="126A6526" w14:textId="025037D8" w:rsidR="00A0103C" w:rsidRDefault="00A0103C" w:rsidP="00A0103C">
      <w:pPr>
        <w:pStyle w:val="IEEEHeading1"/>
      </w:pPr>
      <w:r>
        <w:t>Kesimpulan</w:t>
      </w:r>
    </w:p>
    <w:p w14:paraId="5F151783" w14:textId="679CC3B9" w:rsidR="00086943" w:rsidRDefault="00086943" w:rsidP="00086943">
      <w:pPr>
        <w:pStyle w:val="IEEEParagraph"/>
      </w:pPr>
      <w:r w:rsidRPr="00086943">
        <w:t xml:space="preserve">Dari hasil perancangan dan implementasi  Rancang Bangun </w:t>
      </w:r>
      <w:r w:rsidR="00855974">
        <w:rPr>
          <w:lang w:val="en-US"/>
        </w:rPr>
        <w:t>Aplikasi</w:t>
      </w:r>
      <w:r w:rsidRPr="00086943">
        <w:t xml:space="preserve"> Peminjaman Buku Perpustakaan (Sipinjam) Berbasis Web</w:t>
      </w:r>
      <w:r w:rsidR="00C440B4">
        <w:t xml:space="preserve"> merupakan sistem </w:t>
      </w:r>
      <w:r w:rsidR="00C440B4" w:rsidRPr="00C440B4">
        <w:t xml:space="preserve">yang bertujuan untuk mempermudah </w:t>
      </w:r>
      <w:r w:rsidR="00C440B4">
        <w:t xml:space="preserve">petugas </w:t>
      </w:r>
      <w:r w:rsidR="00C440B4" w:rsidRPr="00C440B4">
        <w:t xml:space="preserve"> </w:t>
      </w:r>
      <w:r w:rsidR="00CC3F13">
        <w:t xml:space="preserve">dalam mengelola buku dan data peminjaman buku dalam perpustakaan. </w:t>
      </w:r>
      <w:r w:rsidR="00CC3F13" w:rsidRPr="00CC3F13">
        <w:t xml:space="preserve">Sistem </w:t>
      </w:r>
      <w:r w:rsidR="00CC3F13">
        <w:t>ini</w:t>
      </w:r>
      <w:r w:rsidR="00CC3F13" w:rsidRPr="00CC3F13">
        <w:t xml:space="preserve"> dirancang dengan menggunakan pemrograman </w:t>
      </w:r>
      <w:r w:rsidR="00CC3F13" w:rsidRPr="00CC3F13">
        <w:rPr>
          <w:i/>
          <w:iCs/>
        </w:rPr>
        <w:t>JavaScript</w:t>
      </w:r>
      <w:r w:rsidR="00CC3F13" w:rsidRPr="00CC3F13">
        <w:t xml:space="preserve"> dan basis data </w:t>
      </w:r>
      <w:r w:rsidR="00CC3F13" w:rsidRPr="00CC3F13">
        <w:rPr>
          <w:i/>
          <w:iCs/>
        </w:rPr>
        <w:t>MySQL</w:t>
      </w:r>
      <w:r w:rsidR="00CC3F13">
        <w:t>.</w:t>
      </w:r>
    </w:p>
    <w:p w14:paraId="5FB1B13A" w14:textId="2492EFB7" w:rsidR="00285FB6" w:rsidRDefault="00CC3F13" w:rsidP="000F6604">
      <w:pPr>
        <w:pStyle w:val="IEEEParagraph"/>
        <w:rPr>
          <w:color w:val="000000"/>
          <w:szCs w:val="20"/>
        </w:rPr>
      </w:pPr>
      <w:r>
        <w:t>Sipinjam</w:t>
      </w:r>
      <w:r w:rsidRPr="00CC3F13">
        <w:t xml:space="preserve"> yang telah dirancang dapat dikembangkan lebih lanjut agar sistem yang sudah berjalan dapat diakses secara lebih maksimal dan menambah fitur agar sistem lebih berkembang</w:t>
      </w:r>
      <w:r>
        <w:t xml:space="preserve">. Untuk hal itu, maka </w:t>
      </w:r>
      <w:r>
        <w:rPr>
          <w:color w:val="000000"/>
          <w:szCs w:val="20"/>
        </w:rPr>
        <w:t xml:space="preserve">perlu dilakukan uji coba lebih lanjut terhadap sistem  untuk menyempurnakan </w:t>
      </w:r>
      <w:r w:rsidR="00855974">
        <w:rPr>
          <w:color w:val="000000"/>
          <w:szCs w:val="20"/>
          <w:lang w:val="en-US"/>
        </w:rPr>
        <w:t xml:space="preserve">aplikasi </w:t>
      </w:r>
      <w:r>
        <w:rPr>
          <w:color w:val="000000"/>
          <w:szCs w:val="20"/>
        </w:rPr>
        <w:t xml:space="preserve"> peminjaman buku perpustakaan.</w:t>
      </w:r>
    </w:p>
    <w:p w14:paraId="3AF5E294" w14:textId="4F856CF0" w:rsidR="000D053F" w:rsidRDefault="000D053F" w:rsidP="000D053F">
      <w:pPr>
        <w:pStyle w:val="IEEEHeading1"/>
        <w:numPr>
          <w:ilvl w:val="0"/>
          <w:numId w:val="0"/>
        </w:numPr>
      </w:pPr>
      <w:r>
        <w:t>Daftar Pustaka</w:t>
      </w:r>
    </w:p>
    <w:p w14:paraId="5D832BD5" w14:textId="7ACE5379" w:rsidR="00690256" w:rsidRPr="00690256" w:rsidRDefault="000D053F" w:rsidP="00314DD9">
      <w:pPr>
        <w:widowControl w:val="0"/>
        <w:autoSpaceDE w:val="0"/>
        <w:autoSpaceDN w:val="0"/>
        <w:adjustRightInd w:val="0"/>
        <w:ind w:left="640" w:hanging="640"/>
        <w:jc w:val="both"/>
        <w:rPr>
          <w:noProof/>
          <w:sz w:val="16"/>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00690256" w:rsidRPr="00690256">
        <w:rPr>
          <w:noProof/>
          <w:sz w:val="16"/>
        </w:rPr>
        <w:t>[1]</w:t>
      </w:r>
      <w:r w:rsidR="00690256" w:rsidRPr="00690256">
        <w:rPr>
          <w:noProof/>
          <w:sz w:val="16"/>
        </w:rPr>
        <w:tab/>
        <w:t xml:space="preserve">F. Fahrul, A. Syauqi, F. Amiruddin, and M. H. Muktasyim, “Generator Aplikasi Web dengan GUI builder dan Autogenerate Database untuk Mempercepat Proses Pengembangan Web Application Generator with GUI builder and Auto-Generated Database to Speed up the Development Process,” </w:t>
      </w:r>
      <w:r w:rsidR="00690256" w:rsidRPr="00690256">
        <w:rPr>
          <w:i/>
          <w:iCs/>
          <w:noProof/>
          <w:sz w:val="16"/>
        </w:rPr>
        <w:t>J. Sist. dan Teknol. Inf.</w:t>
      </w:r>
      <w:r w:rsidR="00690256" w:rsidRPr="00690256">
        <w:rPr>
          <w:noProof/>
          <w:sz w:val="16"/>
        </w:rPr>
        <w:t>, vol. 10, no. 1, pp. 98–106, 2022, doi: 10.26418/justin.v10i1.44895.</w:t>
      </w:r>
    </w:p>
    <w:p w14:paraId="0C35686B"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2]</w:t>
      </w:r>
      <w:r w:rsidRPr="00690256">
        <w:rPr>
          <w:noProof/>
          <w:sz w:val="16"/>
        </w:rPr>
        <w:tab/>
        <w:t xml:space="preserve">N. K. Nadhiroh and Y. S. Dharmawan, “Perancangan Arsitektur Sistem Informasi Manajemen Kepegawaian pada Universitas XYZ,” </w:t>
      </w:r>
      <w:r w:rsidRPr="00690256">
        <w:rPr>
          <w:i/>
          <w:iCs/>
          <w:noProof/>
          <w:sz w:val="16"/>
        </w:rPr>
        <w:t>J. Sist. dan Teknol. Inf.</w:t>
      </w:r>
      <w:r w:rsidRPr="00690256">
        <w:rPr>
          <w:noProof/>
          <w:sz w:val="16"/>
        </w:rPr>
        <w:t>, vol. 10, no. 1, pp. 132–138, 2022, doi: 10.26418/justin.v10i1.46571.</w:t>
      </w:r>
    </w:p>
    <w:p w14:paraId="77F382C5"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3]</w:t>
      </w:r>
      <w:r w:rsidRPr="00690256">
        <w:rPr>
          <w:noProof/>
          <w:sz w:val="16"/>
        </w:rPr>
        <w:tab/>
        <w:t xml:space="preserve">F. Nugraha, “Analisa dan perancangan sistem informasi perpustakaan,” </w:t>
      </w:r>
      <w:r w:rsidRPr="00690256">
        <w:rPr>
          <w:i/>
          <w:iCs/>
          <w:noProof/>
          <w:sz w:val="16"/>
        </w:rPr>
        <w:t>J. Teknol. Inf. Pendidik. ITP</w:t>
      </w:r>
      <w:r w:rsidRPr="00690256">
        <w:rPr>
          <w:noProof/>
          <w:sz w:val="16"/>
        </w:rPr>
        <w:t>, vol. 3, no. 1, pp. 102–109, 2014.</w:t>
      </w:r>
    </w:p>
    <w:p w14:paraId="53ECBEB8"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4]</w:t>
      </w:r>
      <w:r w:rsidRPr="00690256">
        <w:rPr>
          <w:noProof/>
          <w:sz w:val="16"/>
        </w:rPr>
        <w:tab/>
        <w:t xml:space="preserve">R. Parlika, A. H. Mubarok, and M. S. Munir, “Rancangan Sistem Informasi Pegawai Lapangan Rentcar Menggunakan Framework CodeIgniter,” </w:t>
      </w:r>
      <w:r w:rsidRPr="00690256">
        <w:rPr>
          <w:i/>
          <w:iCs/>
          <w:noProof/>
          <w:sz w:val="16"/>
        </w:rPr>
        <w:t>J. Inf.</w:t>
      </w:r>
      <w:r w:rsidRPr="00690256">
        <w:rPr>
          <w:noProof/>
          <w:sz w:val="16"/>
        </w:rPr>
        <w:t>, vol. 2, no. 2, pp. 55–60, 2017, doi: 10.25139/ojsinf.v2i2.301.</w:t>
      </w:r>
    </w:p>
    <w:p w14:paraId="3C5D7C20"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5]</w:t>
      </w:r>
      <w:r w:rsidRPr="00690256">
        <w:rPr>
          <w:noProof/>
          <w:sz w:val="16"/>
        </w:rPr>
        <w:tab/>
        <w:t xml:space="preserve">M. I. Nanik Arkiyah, “Penggunaan Perpustakaan Digital Sebagai Pusat,” </w:t>
      </w:r>
      <w:r w:rsidRPr="00690256">
        <w:rPr>
          <w:i/>
          <w:iCs/>
          <w:noProof/>
          <w:sz w:val="16"/>
        </w:rPr>
        <w:t>Mata Kuliah Pengelolaan Perpust. Pendidik.</w:t>
      </w:r>
      <w:r w:rsidRPr="00690256">
        <w:rPr>
          <w:noProof/>
          <w:sz w:val="16"/>
        </w:rPr>
        <w:t xml:space="preserve">, </w:t>
      </w:r>
      <w:r w:rsidRPr="00690256">
        <w:rPr>
          <w:noProof/>
          <w:sz w:val="16"/>
        </w:rPr>
        <w:t>2017.</w:t>
      </w:r>
    </w:p>
    <w:p w14:paraId="696FA4F3"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6]</w:t>
      </w:r>
      <w:r w:rsidRPr="00690256">
        <w:rPr>
          <w:noProof/>
          <w:sz w:val="16"/>
        </w:rPr>
        <w:tab/>
        <w:t xml:space="preserve">N. A. Rahmawati and A. C. Bachtiar, “Analisis dan perancangan sistem informasi perpustakaan sekolah berdasarkan kebutuhan sistem,” </w:t>
      </w:r>
      <w:r w:rsidRPr="00690256">
        <w:rPr>
          <w:i/>
          <w:iCs/>
          <w:noProof/>
          <w:sz w:val="16"/>
        </w:rPr>
        <w:t>Berk. Ilmu Perpust. dan Inf.</w:t>
      </w:r>
      <w:r w:rsidRPr="00690256">
        <w:rPr>
          <w:noProof/>
          <w:sz w:val="16"/>
        </w:rPr>
        <w:t>, vol. 14, no. 1, p. 76, 2018, doi: 10.22146/bip.28943.</w:t>
      </w:r>
    </w:p>
    <w:p w14:paraId="7B17E97F"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7]</w:t>
      </w:r>
      <w:r w:rsidRPr="00690256">
        <w:rPr>
          <w:noProof/>
          <w:sz w:val="16"/>
        </w:rPr>
        <w:tab/>
        <w:t>R. Sri Rahayu, “Studi Literatur: Peranan Bahasa Inggris Untuk Tujuan Bisnis Dan Pemasaran,” vol. 1, no. 4, p. 149, 2018.</w:t>
      </w:r>
    </w:p>
    <w:p w14:paraId="5F65AA91"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8]</w:t>
      </w:r>
      <w:r w:rsidRPr="00690256">
        <w:rPr>
          <w:noProof/>
          <w:sz w:val="16"/>
        </w:rPr>
        <w:tab/>
        <w:t xml:space="preserve">M. Athoillah and M. I. Irawan, “Perancangan Sistem Informasi Mobile Berbasis Android Untuk Kontrol Persediaan Barang Di Gudang,” </w:t>
      </w:r>
      <w:r w:rsidRPr="00690256">
        <w:rPr>
          <w:i/>
          <w:iCs/>
          <w:noProof/>
          <w:sz w:val="16"/>
        </w:rPr>
        <w:t>J. Sains dan Seni Pomits</w:t>
      </w:r>
      <w:r w:rsidRPr="00690256">
        <w:rPr>
          <w:noProof/>
          <w:sz w:val="16"/>
        </w:rPr>
        <w:t>, vol. 1, no. 1, pp. 1–6, 2013.</w:t>
      </w:r>
    </w:p>
    <w:p w14:paraId="5A4D5936"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9]</w:t>
      </w:r>
      <w:r w:rsidRPr="00690256">
        <w:rPr>
          <w:noProof/>
          <w:sz w:val="16"/>
        </w:rPr>
        <w:tab/>
        <w:t xml:space="preserve">D. O. Sumadya, H. H. Ginardi, and R. J. Akbar, “Perancangan dan Implementasi Basis Data Aplikasi Web Fotokita,” </w:t>
      </w:r>
      <w:r w:rsidRPr="00690256">
        <w:rPr>
          <w:i/>
          <w:iCs/>
          <w:noProof/>
          <w:sz w:val="16"/>
        </w:rPr>
        <w:t>J. Tek. ITS</w:t>
      </w:r>
      <w:r w:rsidRPr="00690256">
        <w:rPr>
          <w:noProof/>
          <w:sz w:val="16"/>
        </w:rPr>
        <w:t>, vol. 5, no. 2, pp. 2–5, 2016, doi: 10.12962/j23373539.v5i2.18771.</w:t>
      </w:r>
    </w:p>
    <w:p w14:paraId="4CB10456" w14:textId="6D898C0F" w:rsidR="000D053F" w:rsidRPr="000D053F" w:rsidRDefault="000D053F" w:rsidP="000D053F">
      <w:pPr>
        <w:pStyle w:val="IEEEParagraph"/>
        <w:ind w:firstLine="0"/>
        <w:rPr>
          <w:sz w:val="16"/>
          <w:szCs w:val="16"/>
        </w:rPr>
      </w:pPr>
      <w:r>
        <w:rPr>
          <w:sz w:val="16"/>
          <w:szCs w:val="16"/>
        </w:rPr>
        <w:fldChar w:fldCharType="end"/>
      </w:r>
    </w:p>
    <w:sectPr w:rsidR="000D053F" w:rsidRPr="000D053F"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659C3" w14:textId="77777777" w:rsidR="003551AA" w:rsidRDefault="003551AA" w:rsidP="00FF3BB1">
      <w:r>
        <w:separator/>
      </w:r>
    </w:p>
  </w:endnote>
  <w:endnote w:type="continuationSeparator" w:id="0">
    <w:p w14:paraId="4AF2819A" w14:textId="77777777" w:rsidR="003551AA" w:rsidRDefault="003551AA"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55974">
      <w:rPr>
        <w:noProof/>
        <w:sz w:val="20"/>
      </w:rPr>
      <w:t>223</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r w:rsidRPr="00EA4DE9">
      <w:rPr>
        <w:rFonts w:ascii="Arial" w:hAnsi="Arial" w:cs="Arial"/>
        <w:sz w:val="18"/>
        <w:szCs w:val="20"/>
      </w:rPr>
      <w:t xml:space="preserve">Submitted </w:t>
    </w:r>
    <w:r w:rsidR="00147F2C"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Revis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Accept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55974">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ACF54" w14:textId="77777777" w:rsidR="003551AA" w:rsidRDefault="003551AA" w:rsidP="00FF3BB1">
      <w:r>
        <w:separator/>
      </w:r>
    </w:p>
  </w:footnote>
  <w:footnote w:type="continuationSeparator" w:id="0">
    <w:p w14:paraId="7BFF1CAB" w14:textId="77777777" w:rsidR="003551AA" w:rsidRDefault="003551AA"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r w:rsidR="000F0E36" w:rsidRPr="00894740">
      <w:rPr>
        <w:sz w:val="18"/>
        <w:lang w:val="en-ID"/>
      </w:rPr>
      <w:t>Jurnal Sistem dan Teknologi Informasi</w:t>
    </w:r>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r w:rsidR="00147F2C" w:rsidRPr="00894740">
      <w:rPr>
        <w:color w:val="FF0000"/>
        <w:sz w:val="18"/>
        <w:lang w:val="en-ID"/>
      </w:rPr>
      <w:t>mm</w:t>
    </w:r>
    <w:r w:rsidR="007F1829" w:rsidRPr="00894740">
      <w:rPr>
        <w:color w:val="FF0000"/>
        <w:sz w:val="18"/>
        <w:lang w:val="en-ID"/>
      </w:rPr>
      <w:t>mm</w:t>
    </w:r>
    <w:r w:rsidR="00671851" w:rsidRPr="00894740">
      <w:rPr>
        <w:color w:val="FF0000"/>
        <w:sz w:val="18"/>
        <w:lang w:val="en-ID"/>
      </w:rPr>
      <w:t xml:space="preserve"> </w:t>
    </w:r>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lang w:val="en-ID" w:eastAsia="en-ID"/>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justin.v</w:t>
    </w:r>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r>
      <w:rPr>
        <w:rFonts w:ascii="Arial" w:hAnsi="Arial" w:cs="Arial"/>
        <w:color w:val="FF0000"/>
        <w:sz w:val="18"/>
        <w:szCs w:val="20"/>
        <w:lang w:val="en-US"/>
      </w:rPr>
      <w:t>xxxx</w:t>
    </w:r>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r w:rsidR="00CC4AE0" w:rsidRPr="00CC4AE0">
      <w:rPr>
        <w:rFonts w:ascii="Calibri" w:hAnsi="Calibri" w:cs="Calibri"/>
        <w:color w:val="FF0000"/>
        <w:sz w:val="22"/>
        <w:lang w:val="en-ID"/>
      </w:rPr>
      <w:t>mmmm</w:t>
    </w:r>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ISSN :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52C00358"/>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4872E2B"/>
    <w:multiLevelType w:val="hybridMultilevel"/>
    <w:tmpl w:val="3762198A"/>
    <w:lvl w:ilvl="0" w:tplc="485EC800">
      <w:start w:val="1"/>
      <w:numFmt w:val="decimal"/>
      <w:lvlText w:val="%1)"/>
      <w:lvlJc w:val="left"/>
      <w:pPr>
        <w:ind w:left="576" w:hanging="360"/>
      </w:pPr>
      <w:rPr>
        <w:rFonts w:hint="default"/>
        <w:i/>
        <w:iCs/>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117361"/>
    <w:multiLevelType w:val="hybridMultilevel"/>
    <w:tmpl w:val="DD9E74FA"/>
    <w:lvl w:ilvl="0" w:tplc="7FD6A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328273D7"/>
    <w:multiLevelType w:val="multilevel"/>
    <w:tmpl w:val="9C8E938C"/>
    <w:numStyleLink w:val="IEEEBullet1"/>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EFD09142"/>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565158B"/>
    <w:multiLevelType w:val="multilevel"/>
    <w:tmpl w:val="0409001D"/>
    <w:lvl w:ilvl="0">
      <w:start w:val="1"/>
      <w:numFmt w:val="decimal"/>
      <w:lvlText w:val="%1)"/>
      <w:lvlJc w:val="left"/>
      <w:pPr>
        <w:ind w:left="576" w:hanging="360"/>
      </w:pPr>
      <w:rPr>
        <w:rFonts w:hint="default"/>
        <w:i/>
      </w:rPr>
    </w:lvl>
    <w:lvl w:ilvl="1">
      <w:start w:val="1"/>
      <w:numFmt w:val="lowerLetter"/>
      <w:lvlText w:val="%2)"/>
      <w:lvlJc w:val="left"/>
      <w:pPr>
        <w:ind w:left="936" w:hanging="360"/>
      </w:pPr>
    </w:lvl>
    <w:lvl w:ilvl="2">
      <w:start w:val="1"/>
      <w:numFmt w:val="lowerRoman"/>
      <w:lvlText w:val="%3)"/>
      <w:lvlJc w:val="left"/>
      <w:pPr>
        <w:ind w:left="1296" w:hanging="360"/>
      </w:pPr>
    </w:lvl>
    <w:lvl w:ilvl="3">
      <w:start w:val="1"/>
      <w:numFmt w:val="decimal"/>
      <w:lvlText w:val="(%4)"/>
      <w:lvlJc w:val="left"/>
      <w:pPr>
        <w:ind w:left="1656" w:hanging="360"/>
      </w:pPr>
    </w:lvl>
    <w:lvl w:ilvl="4">
      <w:start w:val="1"/>
      <w:numFmt w:val="lowerLetter"/>
      <w:lvlText w:val="(%5)"/>
      <w:lvlJc w:val="left"/>
      <w:pPr>
        <w:ind w:left="2016" w:hanging="360"/>
      </w:pPr>
    </w:lvl>
    <w:lvl w:ilvl="5">
      <w:start w:val="1"/>
      <w:numFmt w:val="lowerRoman"/>
      <w:lvlText w:val="(%6)"/>
      <w:lvlJc w:val="left"/>
      <w:pPr>
        <w:ind w:left="2376" w:hanging="360"/>
      </w:pPr>
    </w:lvl>
    <w:lvl w:ilvl="6">
      <w:start w:val="1"/>
      <w:numFmt w:val="decimal"/>
      <w:lvlText w:val="%7."/>
      <w:lvlJc w:val="left"/>
      <w:pPr>
        <w:ind w:left="2736" w:hanging="360"/>
      </w:pPr>
    </w:lvl>
    <w:lvl w:ilvl="7">
      <w:start w:val="1"/>
      <w:numFmt w:val="lowerLetter"/>
      <w:lvlText w:val="%8."/>
      <w:lvlJc w:val="left"/>
      <w:pPr>
        <w:ind w:left="3096" w:hanging="360"/>
      </w:pPr>
    </w:lvl>
    <w:lvl w:ilvl="8">
      <w:start w:val="1"/>
      <w:numFmt w:val="lowerRoman"/>
      <w:lvlText w:val="%9."/>
      <w:lvlJc w:val="left"/>
      <w:pPr>
        <w:ind w:left="3456" w:hanging="360"/>
      </w:pPr>
    </w:lvl>
  </w:abstractNum>
  <w:abstractNum w:abstractNumId="8" w15:restartNumberingAfterBreak="0">
    <w:nsid w:val="6A7F4B21"/>
    <w:multiLevelType w:val="multilevel"/>
    <w:tmpl w:val="C3C044DE"/>
    <w:lvl w:ilvl="0">
      <w:start w:val="1"/>
      <w:numFmt w:val="decimal"/>
      <w:pStyle w:val="IEEEHeading3"/>
      <w:suff w:val="nothing"/>
      <w:lvlText w:val="%1)  "/>
      <w:lvlJc w:val="left"/>
      <w:pPr>
        <w:ind w:left="0" w:firstLine="0"/>
      </w:pPr>
      <w:rPr>
        <w:rFonts w:hint="default"/>
        <w:i/>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182131555">
    <w:abstractNumId w:val="6"/>
  </w:num>
  <w:num w:numId="2" w16cid:durableId="1903297953">
    <w:abstractNumId w:val="8"/>
  </w:num>
  <w:num w:numId="3" w16cid:durableId="1389497318">
    <w:abstractNumId w:val="6"/>
  </w:num>
  <w:num w:numId="4" w16cid:durableId="584922108">
    <w:abstractNumId w:val="6"/>
  </w:num>
  <w:num w:numId="5" w16cid:durableId="620650938">
    <w:abstractNumId w:val="5"/>
  </w:num>
  <w:num w:numId="6" w16cid:durableId="1947074864">
    <w:abstractNumId w:val="4"/>
  </w:num>
  <w:num w:numId="7" w16cid:durableId="883910812">
    <w:abstractNumId w:val="0"/>
  </w:num>
  <w:num w:numId="8" w16cid:durableId="61803268">
    <w:abstractNumId w:val="3"/>
  </w:num>
  <w:num w:numId="9" w16cid:durableId="153546007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26992922">
    <w:abstractNumId w:val="0"/>
  </w:num>
  <w:num w:numId="11" w16cid:durableId="1012297592">
    <w:abstractNumId w:val="0"/>
  </w:num>
  <w:num w:numId="12" w16cid:durableId="124735199">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45210717">
    <w:abstractNumId w:val="2"/>
  </w:num>
  <w:num w:numId="14" w16cid:durableId="1881092479">
    <w:abstractNumId w:val="7"/>
  </w:num>
  <w:num w:numId="15" w16cid:durableId="2104571369">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1"/>
  <w:activeWritingStyle w:appName="MSWord" w:lang="en-US" w:vendorID="64" w:dllVersion="6" w:nlCheck="1" w:checkStyle="1"/>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6FBB"/>
    <w:rsid w:val="000002E1"/>
    <w:rsid w:val="000029C9"/>
    <w:rsid w:val="000069DF"/>
    <w:rsid w:val="00013500"/>
    <w:rsid w:val="00017719"/>
    <w:rsid w:val="00022700"/>
    <w:rsid w:val="000236C4"/>
    <w:rsid w:val="00027F1D"/>
    <w:rsid w:val="0003296C"/>
    <w:rsid w:val="00036EBF"/>
    <w:rsid w:val="00042F9F"/>
    <w:rsid w:val="00054421"/>
    <w:rsid w:val="00055F47"/>
    <w:rsid w:val="00062E46"/>
    <w:rsid w:val="00066698"/>
    <w:rsid w:val="00071476"/>
    <w:rsid w:val="00071C25"/>
    <w:rsid w:val="00074AC8"/>
    <w:rsid w:val="00081408"/>
    <w:rsid w:val="00081EBE"/>
    <w:rsid w:val="00086943"/>
    <w:rsid w:val="00086EDC"/>
    <w:rsid w:val="000A0AD9"/>
    <w:rsid w:val="000A4F5A"/>
    <w:rsid w:val="000B04FB"/>
    <w:rsid w:val="000B201E"/>
    <w:rsid w:val="000B36A3"/>
    <w:rsid w:val="000B79D4"/>
    <w:rsid w:val="000C013C"/>
    <w:rsid w:val="000C3C50"/>
    <w:rsid w:val="000C4604"/>
    <w:rsid w:val="000C5338"/>
    <w:rsid w:val="000C6EFE"/>
    <w:rsid w:val="000D00A2"/>
    <w:rsid w:val="000D053F"/>
    <w:rsid w:val="000D2BF1"/>
    <w:rsid w:val="000D58C7"/>
    <w:rsid w:val="000D6C9F"/>
    <w:rsid w:val="000D7273"/>
    <w:rsid w:val="000E3F84"/>
    <w:rsid w:val="000E4D8C"/>
    <w:rsid w:val="000E5AD7"/>
    <w:rsid w:val="000E624F"/>
    <w:rsid w:val="000F0DC5"/>
    <w:rsid w:val="000F0E36"/>
    <w:rsid w:val="000F30CA"/>
    <w:rsid w:val="000F35B4"/>
    <w:rsid w:val="000F6604"/>
    <w:rsid w:val="000F6B1A"/>
    <w:rsid w:val="00101924"/>
    <w:rsid w:val="001056DF"/>
    <w:rsid w:val="00114025"/>
    <w:rsid w:val="00114BC4"/>
    <w:rsid w:val="00115E60"/>
    <w:rsid w:val="001160D2"/>
    <w:rsid w:val="00123834"/>
    <w:rsid w:val="00124ECF"/>
    <w:rsid w:val="001348A5"/>
    <w:rsid w:val="00140DBA"/>
    <w:rsid w:val="00141BB0"/>
    <w:rsid w:val="00147BFA"/>
    <w:rsid w:val="00147F2C"/>
    <w:rsid w:val="0015009D"/>
    <w:rsid w:val="00150AB7"/>
    <w:rsid w:val="00151B8E"/>
    <w:rsid w:val="001561A8"/>
    <w:rsid w:val="00156270"/>
    <w:rsid w:val="00166A1B"/>
    <w:rsid w:val="00173908"/>
    <w:rsid w:val="001774BB"/>
    <w:rsid w:val="00181B20"/>
    <w:rsid w:val="00182170"/>
    <w:rsid w:val="00184777"/>
    <w:rsid w:val="00190F09"/>
    <w:rsid w:val="00191F5D"/>
    <w:rsid w:val="001928FB"/>
    <w:rsid w:val="00192BC7"/>
    <w:rsid w:val="00196654"/>
    <w:rsid w:val="001A2D6E"/>
    <w:rsid w:val="001A40D3"/>
    <w:rsid w:val="001A50EA"/>
    <w:rsid w:val="001B2F26"/>
    <w:rsid w:val="001C09CD"/>
    <w:rsid w:val="001C6E50"/>
    <w:rsid w:val="001C78E6"/>
    <w:rsid w:val="001C7D84"/>
    <w:rsid w:val="001D0866"/>
    <w:rsid w:val="001E3FB3"/>
    <w:rsid w:val="001E52B0"/>
    <w:rsid w:val="001F1173"/>
    <w:rsid w:val="001F16CD"/>
    <w:rsid w:val="001F47D2"/>
    <w:rsid w:val="001F5734"/>
    <w:rsid w:val="002008F9"/>
    <w:rsid w:val="00206055"/>
    <w:rsid w:val="00214194"/>
    <w:rsid w:val="0022285A"/>
    <w:rsid w:val="00224C61"/>
    <w:rsid w:val="0022624D"/>
    <w:rsid w:val="002272D9"/>
    <w:rsid w:val="0023157D"/>
    <w:rsid w:val="00232D86"/>
    <w:rsid w:val="002342E5"/>
    <w:rsid w:val="002378D3"/>
    <w:rsid w:val="00243904"/>
    <w:rsid w:val="00255642"/>
    <w:rsid w:val="0025644E"/>
    <w:rsid w:val="00262966"/>
    <w:rsid w:val="00271CA3"/>
    <w:rsid w:val="0027227B"/>
    <w:rsid w:val="002732CB"/>
    <w:rsid w:val="00273AC7"/>
    <w:rsid w:val="00273D2C"/>
    <w:rsid w:val="00285ECD"/>
    <w:rsid w:val="00285FB6"/>
    <w:rsid w:val="00286BC7"/>
    <w:rsid w:val="00290E1B"/>
    <w:rsid w:val="00291B17"/>
    <w:rsid w:val="002947E8"/>
    <w:rsid w:val="0029507E"/>
    <w:rsid w:val="002A6742"/>
    <w:rsid w:val="002A6C54"/>
    <w:rsid w:val="002B3E29"/>
    <w:rsid w:val="002B431B"/>
    <w:rsid w:val="002C1A7F"/>
    <w:rsid w:val="002C4239"/>
    <w:rsid w:val="002C559D"/>
    <w:rsid w:val="002D2D42"/>
    <w:rsid w:val="002D39F3"/>
    <w:rsid w:val="002D4B28"/>
    <w:rsid w:val="002E0445"/>
    <w:rsid w:val="002F207E"/>
    <w:rsid w:val="002F3C00"/>
    <w:rsid w:val="002F56A8"/>
    <w:rsid w:val="002F72D0"/>
    <w:rsid w:val="003003AB"/>
    <w:rsid w:val="00300F00"/>
    <w:rsid w:val="00305DEB"/>
    <w:rsid w:val="00311C16"/>
    <w:rsid w:val="00311C49"/>
    <w:rsid w:val="00312962"/>
    <w:rsid w:val="00314DD9"/>
    <w:rsid w:val="00317E40"/>
    <w:rsid w:val="0032119E"/>
    <w:rsid w:val="00321304"/>
    <w:rsid w:val="003213D4"/>
    <w:rsid w:val="00324048"/>
    <w:rsid w:val="00331F84"/>
    <w:rsid w:val="00333943"/>
    <w:rsid w:val="00346B61"/>
    <w:rsid w:val="00350D73"/>
    <w:rsid w:val="00354E38"/>
    <w:rsid w:val="003551AA"/>
    <w:rsid w:val="003600E6"/>
    <w:rsid w:val="00361EB5"/>
    <w:rsid w:val="003638F0"/>
    <w:rsid w:val="003666B6"/>
    <w:rsid w:val="003671A8"/>
    <w:rsid w:val="00373E58"/>
    <w:rsid w:val="003773A6"/>
    <w:rsid w:val="00381642"/>
    <w:rsid w:val="00383FFD"/>
    <w:rsid w:val="003950A4"/>
    <w:rsid w:val="00397DBA"/>
    <w:rsid w:val="00397FD3"/>
    <w:rsid w:val="003A638D"/>
    <w:rsid w:val="003B22BC"/>
    <w:rsid w:val="003B3D11"/>
    <w:rsid w:val="003B53ED"/>
    <w:rsid w:val="003C3A4C"/>
    <w:rsid w:val="003C4C66"/>
    <w:rsid w:val="003D0933"/>
    <w:rsid w:val="003D1565"/>
    <w:rsid w:val="003D5585"/>
    <w:rsid w:val="003D7190"/>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BAC"/>
    <w:rsid w:val="00426FBB"/>
    <w:rsid w:val="00435158"/>
    <w:rsid w:val="0044113A"/>
    <w:rsid w:val="00443BC0"/>
    <w:rsid w:val="00456E8E"/>
    <w:rsid w:val="004660C8"/>
    <w:rsid w:val="00470196"/>
    <w:rsid w:val="0047429A"/>
    <w:rsid w:val="00477890"/>
    <w:rsid w:val="0048374C"/>
    <w:rsid w:val="0048771D"/>
    <w:rsid w:val="004965A9"/>
    <w:rsid w:val="00496A75"/>
    <w:rsid w:val="004976DA"/>
    <w:rsid w:val="004A16D7"/>
    <w:rsid w:val="004A1979"/>
    <w:rsid w:val="004A62A4"/>
    <w:rsid w:val="004A6336"/>
    <w:rsid w:val="004A6605"/>
    <w:rsid w:val="004C304C"/>
    <w:rsid w:val="004C45FA"/>
    <w:rsid w:val="004C711C"/>
    <w:rsid w:val="004D64EB"/>
    <w:rsid w:val="004E1BD8"/>
    <w:rsid w:val="004E38CF"/>
    <w:rsid w:val="004E452A"/>
    <w:rsid w:val="004E453F"/>
    <w:rsid w:val="004E78E3"/>
    <w:rsid w:val="004F29F6"/>
    <w:rsid w:val="004F4563"/>
    <w:rsid w:val="004F4891"/>
    <w:rsid w:val="004F6497"/>
    <w:rsid w:val="005004BF"/>
    <w:rsid w:val="00502AE2"/>
    <w:rsid w:val="00502E89"/>
    <w:rsid w:val="00510E95"/>
    <w:rsid w:val="00513662"/>
    <w:rsid w:val="00520082"/>
    <w:rsid w:val="00527D56"/>
    <w:rsid w:val="0053221F"/>
    <w:rsid w:val="00532CB4"/>
    <w:rsid w:val="005343C8"/>
    <w:rsid w:val="00536FAE"/>
    <w:rsid w:val="005417C7"/>
    <w:rsid w:val="00542C85"/>
    <w:rsid w:val="00542F03"/>
    <w:rsid w:val="00544A39"/>
    <w:rsid w:val="00544DEC"/>
    <w:rsid w:val="00545140"/>
    <w:rsid w:val="00553510"/>
    <w:rsid w:val="00553CFE"/>
    <w:rsid w:val="00554186"/>
    <w:rsid w:val="0056399A"/>
    <w:rsid w:val="005742F3"/>
    <w:rsid w:val="005808BB"/>
    <w:rsid w:val="00581F40"/>
    <w:rsid w:val="00585769"/>
    <w:rsid w:val="00591130"/>
    <w:rsid w:val="005A2165"/>
    <w:rsid w:val="005A3F28"/>
    <w:rsid w:val="005A40BE"/>
    <w:rsid w:val="005A5153"/>
    <w:rsid w:val="005A5886"/>
    <w:rsid w:val="005A6751"/>
    <w:rsid w:val="005B13E2"/>
    <w:rsid w:val="005B2F2A"/>
    <w:rsid w:val="005B47D7"/>
    <w:rsid w:val="005C5526"/>
    <w:rsid w:val="005C62C6"/>
    <w:rsid w:val="005D1F03"/>
    <w:rsid w:val="005D3515"/>
    <w:rsid w:val="005D5C52"/>
    <w:rsid w:val="005D7B9E"/>
    <w:rsid w:val="005F0834"/>
    <w:rsid w:val="005F6DC3"/>
    <w:rsid w:val="005F7506"/>
    <w:rsid w:val="00601A8E"/>
    <w:rsid w:val="0060472C"/>
    <w:rsid w:val="006070BE"/>
    <w:rsid w:val="0062033E"/>
    <w:rsid w:val="00624482"/>
    <w:rsid w:val="00631A2F"/>
    <w:rsid w:val="00631F2D"/>
    <w:rsid w:val="006326DB"/>
    <w:rsid w:val="00641B5F"/>
    <w:rsid w:val="0064799C"/>
    <w:rsid w:val="00647C3B"/>
    <w:rsid w:val="0065327D"/>
    <w:rsid w:val="00653323"/>
    <w:rsid w:val="00653EAD"/>
    <w:rsid w:val="00654156"/>
    <w:rsid w:val="00655BE2"/>
    <w:rsid w:val="0065798E"/>
    <w:rsid w:val="00660B3B"/>
    <w:rsid w:val="00670AE4"/>
    <w:rsid w:val="006711F8"/>
    <w:rsid w:val="00671851"/>
    <w:rsid w:val="00671E41"/>
    <w:rsid w:val="006749FE"/>
    <w:rsid w:val="00683C19"/>
    <w:rsid w:val="00690256"/>
    <w:rsid w:val="00694EA7"/>
    <w:rsid w:val="00697E73"/>
    <w:rsid w:val="00697FFE"/>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6F1B45"/>
    <w:rsid w:val="00703430"/>
    <w:rsid w:val="007035AF"/>
    <w:rsid w:val="007069BE"/>
    <w:rsid w:val="0071498F"/>
    <w:rsid w:val="00717AB0"/>
    <w:rsid w:val="00721A8C"/>
    <w:rsid w:val="00731E37"/>
    <w:rsid w:val="0073723E"/>
    <w:rsid w:val="007404C8"/>
    <w:rsid w:val="00745C86"/>
    <w:rsid w:val="00747996"/>
    <w:rsid w:val="00760109"/>
    <w:rsid w:val="00764603"/>
    <w:rsid w:val="0076604D"/>
    <w:rsid w:val="0077256B"/>
    <w:rsid w:val="00777D3A"/>
    <w:rsid w:val="007817F2"/>
    <w:rsid w:val="007818BC"/>
    <w:rsid w:val="00786042"/>
    <w:rsid w:val="00790909"/>
    <w:rsid w:val="00792A38"/>
    <w:rsid w:val="007941BB"/>
    <w:rsid w:val="007941D9"/>
    <w:rsid w:val="00797F9A"/>
    <w:rsid w:val="007A09B9"/>
    <w:rsid w:val="007B2E12"/>
    <w:rsid w:val="007B5A07"/>
    <w:rsid w:val="007C3CB1"/>
    <w:rsid w:val="007C4629"/>
    <w:rsid w:val="007D3739"/>
    <w:rsid w:val="007D3E71"/>
    <w:rsid w:val="007D63FB"/>
    <w:rsid w:val="007E5D6A"/>
    <w:rsid w:val="007E645D"/>
    <w:rsid w:val="007F1829"/>
    <w:rsid w:val="007F18DB"/>
    <w:rsid w:val="007F25FA"/>
    <w:rsid w:val="007F6CF4"/>
    <w:rsid w:val="007F75CA"/>
    <w:rsid w:val="0080720C"/>
    <w:rsid w:val="008073A9"/>
    <w:rsid w:val="008079EB"/>
    <w:rsid w:val="00815D17"/>
    <w:rsid w:val="00815E9B"/>
    <w:rsid w:val="00821E08"/>
    <w:rsid w:val="00825A75"/>
    <w:rsid w:val="00834EFD"/>
    <w:rsid w:val="00836A3F"/>
    <w:rsid w:val="00836EB5"/>
    <w:rsid w:val="00842BA1"/>
    <w:rsid w:val="008447A9"/>
    <w:rsid w:val="00844B24"/>
    <w:rsid w:val="0084515F"/>
    <w:rsid w:val="0085092D"/>
    <w:rsid w:val="00855974"/>
    <w:rsid w:val="008635A5"/>
    <w:rsid w:val="00872EDF"/>
    <w:rsid w:val="00873C87"/>
    <w:rsid w:val="00877D4C"/>
    <w:rsid w:val="00883903"/>
    <w:rsid w:val="00894724"/>
    <w:rsid w:val="00894740"/>
    <w:rsid w:val="008958D1"/>
    <w:rsid w:val="00896CCF"/>
    <w:rsid w:val="0089763B"/>
    <w:rsid w:val="008A0E7E"/>
    <w:rsid w:val="008A33EF"/>
    <w:rsid w:val="008B6AE3"/>
    <w:rsid w:val="008B6C98"/>
    <w:rsid w:val="008C008A"/>
    <w:rsid w:val="008C1BFE"/>
    <w:rsid w:val="008C23A2"/>
    <w:rsid w:val="008C669C"/>
    <w:rsid w:val="008D1045"/>
    <w:rsid w:val="008D4D7A"/>
    <w:rsid w:val="008E0A09"/>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1403"/>
    <w:rsid w:val="00953C65"/>
    <w:rsid w:val="00955B59"/>
    <w:rsid w:val="00955CC2"/>
    <w:rsid w:val="00957B66"/>
    <w:rsid w:val="00967638"/>
    <w:rsid w:val="0097133A"/>
    <w:rsid w:val="009759D6"/>
    <w:rsid w:val="00985197"/>
    <w:rsid w:val="00992262"/>
    <w:rsid w:val="009926BC"/>
    <w:rsid w:val="00993124"/>
    <w:rsid w:val="009A4319"/>
    <w:rsid w:val="009A6C3F"/>
    <w:rsid w:val="009B4D82"/>
    <w:rsid w:val="009B73F2"/>
    <w:rsid w:val="009C12BD"/>
    <w:rsid w:val="009C50FE"/>
    <w:rsid w:val="009C5474"/>
    <w:rsid w:val="009E3CD9"/>
    <w:rsid w:val="009E7DF9"/>
    <w:rsid w:val="009E7EED"/>
    <w:rsid w:val="009F0BDB"/>
    <w:rsid w:val="009F2A8F"/>
    <w:rsid w:val="00A0103C"/>
    <w:rsid w:val="00A01096"/>
    <w:rsid w:val="00A01DB6"/>
    <w:rsid w:val="00A03E75"/>
    <w:rsid w:val="00A13F23"/>
    <w:rsid w:val="00A164A8"/>
    <w:rsid w:val="00A2733C"/>
    <w:rsid w:val="00A27AFD"/>
    <w:rsid w:val="00A32452"/>
    <w:rsid w:val="00A32BFA"/>
    <w:rsid w:val="00A3523D"/>
    <w:rsid w:val="00A37E7A"/>
    <w:rsid w:val="00A45FCE"/>
    <w:rsid w:val="00A47BFB"/>
    <w:rsid w:val="00A47CE8"/>
    <w:rsid w:val="00A51153"/>
    <w:rsid w:val="00A52D37"/>
    <w:rsid w:val="00A60A10"/>
    <w:rsid w:val="00A6647A"/>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2E21"/>
    <w:rsid w:val="00AE638D"/>
    <w:rsid w:val="00AF1AD7"/>
    <w:rsid w:val="00AF3F74"/>
    <w:rsid w:val="00AF792B"/>
    <w:rsid w:val="00B000D9"/>
    <w:rsid w:val="00B02AF7"/>
    <w:rsid w:val="00B0455A"/>
    <w:rsid w:val="00B105DC"/>
    <w:rsid w:val="00B13F75"/>
    <w:rsid w:val="00B1726A"/>
    <w:rsid w:val="00B20378"/>
    <w:rsid w:val="00B220C6"/>
    <w:rsid w:val="00B22C86"/>
    <w:rsid w:val="00B2320F"/>
    <w:rsid w:val="00B2693C"/>
    <w:rsid w:val="00B3248D"/>
    <w:rsid w:val="00B52C6A"/>
    <w:rsid w:val="00B5517B"/>
    <w:rsid w:val="00B55D5E"/>
    <w:rsid w:val="00B71D95"/>
    <w:rsid w:val="00B722EF"/>
    <w:rsid w:val="00B80060"/>
    <w:rsid w:val="00B827A6"/>
    <w:rsid w:val="00B83110"/>
    <w:rsid w:val="00B871C0"/>
    <w:rsid w:val="00B90B54"/>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53BE"/>
    <w:rsid w:val="00C06BB4"/>
    <w:rsid w:val="00C10D20"/>
    <w:rsid w:val="00C12DA9"/>
    <w:rsid w:val="00C12E0C"/>
    <w:rsid w:val="00C14675"/>
    <w:rsid w:val="00C21916"/>
    <w:rsid w:val="00C250AC"/>
    <w:rsid w:val="00C440B4"/>
    <w:rsid w:val="00C457CA"/>
    <w:rsid w:val="00C45F34"/>
    <w:rsid w:val="00C50676"/>
    <w:rsid w:val="00C57FB7"/>
    <w:rsid w:val="00C6083B"/>
    <w:rsid w:val="00C65F3F"/>
    <w:rsid w:val="00C7105B"/>
    <w:rsid w:val="00C71E05"/>
    <w:rsid w:val="00C72414"/>
    <w:rsid w:val="00C75D92"/>
    <w:rsid w:val="00C8158F"/>
    <w:rsid w:val="00C8667B"/>
    <w:rsid w:val="00C9264E"/>
    <w:rsid w:val="00C97A8E"/>
    <w:rsid w:val="00CA4CE3"/>
    <w:rsid w:val="00CB221F"/>
    <w:rsid w:val="00CB5DC1"/>
    <w:rsid w:val="00CC3F13"/>
    <w:rsid w:val="00CC4808"/>
    <w:rsid w:val="00CC4AE0"/>
    <w:rsid w:val="00CC59F3"/>
    <w:rsid w:val="00CD2FCB"/>
    <w:rsid w:val="00CD46B7"/>
    <w:rsid w:val="00CD4F3F"/>
    <w:rsid w:val="00CD7E07"/>
    <w:rsid w:val="00CE1A10"/>
    <w:rsid w:val="00D01BA4"/>
    <w:rsid w:val="00D03AEA"/>
    <w:rsid w:val="00D05605"/>
    <w:rsid w:val="00D22E79"/>
    <w:rsid w:val="00D311F8"/>
    <w:rsid w:val="00D34C65"/>
    <w:rsid w:val="00D36B52"/>
    <w:rsid w:val="00D377C8"/>
    <w:rsid w:val="00D41274"/>
    <w:rsid w:val="00D414FE"/>
    <w:rsid w:val="00D43BF3"/>
    <w:rsid w:val="00D459F1"/>
    <w:rsid w:val="00D52C3B"/>
    <w:rsid w:val="00D52DFD"/>
    <w:rsid w:val="00D562FF"/>
    <w:rsid w:val="00D601ED"/>
    <w:rsid w:val="00D628EF"/>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4E57"/>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75B55"/>
    <w:rsid w:val="00E80DDD"/>
    <w:rsid w:val="00E85014"/>
    <w:rsid w:val="00E85513"/>
    <w:rsid w:val="00E86BDC"/>
    <w:rsid w:val="00E94339"/>
    <w:rsid w:val="00E97563"/>
    <w:rsid w:val="00EA2EE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09C0"/>
    <w:rsid w:val="00F02D0D"/>
    <w:rsid w:val="00F040E7"/>
    <w:rsid w:val="00F04758"/>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003A"/>
    <w:rsid w:val="00F74B89"/>
    <w:rsid w:val="00F75133"/>
    <w:rsid w:val="00F83592"/>
    <w:rsid w:val="00F8713C"/>
    <w:rsid w:val="00FA3899"/>
    <w:rsid w:val="00FA4909"/>
    <w:rsid w:val="00FA6751"/>
    <w:rsid w:val="00FA7074"/>
    <w:rsid w:val="00FB0831"/>
    <w:rsid w:val="00FB1048"/>
    <w:rsid w:val="00FB4E9F"/>
    <w:rsid w:val="00FB62C4"/>
    <w:rsid w:val="00FB63B2"/>
    <w:rsid w:val="00FB7701"/>
    <w:rsid w:val="00FC1B55"/>
    <w:rsid w:val="00FD1AC5"/>
    <w:rsid w:val="00FD22B9"/>
    <w:rsid w:val="00FD5CF0"/>
    <w:rsid w:val="00FE2C71"/>
    <w:rsid w:val="00FE3DEE"/>
    <w:rsid w:val="00FF0A5E"/>
    <w:rsid w:val="00FF30B1"/>
    <w:rsid w:val="00FF3BB1"/>
    <w:rsid w:val="00FF5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customStyle="1" w:styleId="UnresolvedMention1">
    <w:name w:val="Unresolved Mention1"/>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3792C441-F241-4019-AC19-D17669C12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626</Words>
  <Characters>3777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4-01T12:25:00Z</dcterms:created>
  <dcterms:modified xsi:type="dcterms:W3CDTF">2022-04-10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